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9BD294" w14:textId="77777777" w:rsidR="00B9252A" w:rsidRPr="00B9252A" w:rsidRDefault="00B9252A" w:rsidP="0019769E">
      <w:pPr>
        <w:spacing w:line="280" w:lineRule="exact"/>
        <w:jc w:val="center"/>
        <w:outlineLvl w:val="0"/>
        <w:rPr>
          <w:sz w:val="48"/>
          <w:szCs w:val="48"/>
        </w:rPr>
      </w:pPr>
      <w:bookmarkStart w:id="0" w:name="_GoBack"/>
      <w:bookmarkEnd w:id="0"/>
    </w:p>
    <w:p w14:paraId="69467CDB" w14:textId="70830676" w:rsidR="00693EEC" w:rsidRPr="00A53F55" w:rsidRDefault="00470C92" w:rsidP="009D2ECA">
      <w:pPr>
        <w:spacing w:line="280" w:lineRule="exact"/>
        <w:outlineLvl w:val="0"/>
        <w:rPr>
          <w:b/>
          <w:sz w:val="28"/>
          <w:szCs w:val="22"/>
        </w:rPr>
      </w:pPr>
      <w:r w:rsidRPr="00A53F55">
        <w:rPr>
          <w:b/>
          <w:sz w:val="28"/>
          <w:szCs w:val="22"/>
        </w:rPr>
        <w:t>The Ten Commandme</w:t>
      </w:r>
      <w:r w:rsidR="00D66348" w:rsidRPr="00A53F55">
        <w:rPr>
          <w:b/>
          <w:sz w:val="28"/>
          <w:szCs w:val="22"/>
        </w:rPr>
        <w:t>nts of Translational Research Informatics</w:t>
      </w:r>
    </w:p>
    <w:p w14:paraId="65CC1AE2" w14:textId="77777777" w:rsidR="00693EEC" w:rsidRPr="00C22987" w:rsidRDefault="00693EEC" w:rsidP="00693EEC">
      <w:pPr>
        <w:spacing w:line="280" w:lineRule="exact"/>
        <w:jc w:val="center"/>
        <w:rPr>
          <w:b/>
          <w:sz w:val="22"/>
          <w:szCs w:val="22"/>
        </w:rPr>
      </w:pPr>
    </w:p>
    <w:p w14:paraId="5F1C3E06" w14:textId="77777777" w:rsidR="00693EEC" w:rsidRPr="00C22987" w:rsidRDefault="00693EEC" w:rsidP="00C10FA8">
      <w:pPr>
        <w:spacing w:line="280" w:lineRule="exact"/>
        <w:rPr>
          <w:sz w:val="22"/>
          <w:szCs w:val="22"/>
        </w:rPr>
      </w:pPr>
    </w:p>
    <w:p w14:paraId="5984445E" w14:textId="77777777" w:rsidR="00693EEC" w:rsidRPr="00C22987" w:rsidRDefault="00693EEC" w:rsidP="00C10FA8">
      <w:pPr>
        <w:spacing w:line="280" w:lineRule="exact"/>
        <w:rPr>
          <w:sz w:val="22"/>
          <w:szCs w:val="22"/>
        </w:rPr>
      </w:pPr>
    </w:p>
    <w:p w14:paraId="423FC255" w14:textId="77777777" w:rsidR="00693EEC" w:rsidRPr="00C22987" w:rsidRDefault="00693EEC" w:rsidP="00C10FA8">
      <w:pPr>
        <w:spacing w:line="280" w:lineRule="exact"/>
        <w:rPr>
          <w:sz w:val="22"/>
          <w:szCs w:val="22"/>
        </w:rPr>
      </w:pPr>
    </w:p>
    <w:p w14:paraId="54678727" w14:textId="7181E346" w:rsidR="00820D42" w:rsidRPr="00A53F55" w:rsidRDefault="00820D42" w:rsidP="00C10FA8">
      <w:pPr>
        <w:spacing w:line="280" w:lineRule="exact"/>
        <w:jc w:val="center"/>
        <w:rPr>
          <w:sz w:val="24"/>
          <w:szCs w:val="22"/>
        </w:rPr>
      </w:pPr>
      <w:r w:rsidRPr="00A53F55">
        <w:rPr>
          <w:sz w:val="24"/>
          <w:szCs w:val="22"/>
        </w:rPr>
        <w:t>Tim H</w:t>
      </w:r>
      <w:r w:rsidR="00CC78E3">
        <w:rPr>
          <w:sz w:val="24"/>
          <w:szCs w:val="22"/>
        </w:rPr>
        <w:t>ULSEN</w:t>
      </w:r>
      <w:r w:rsidR="00F26A28">
        <w:rPr>
          <w:sz w:val="24"/>
          <w:szCs w:val="22"/>
          <w:vertAlign w:val="superscript"/>
        </w:rPr>
        <w:t>a,1</w:t>
      </w:r>
    </w:p>
    <w:p w14:paraId="437439A8" w14:textId="5E7643BA" w:rsidR="00F26A28" w:rsidRPr="00A53F55" w:rsidRDefault="00F26A28" w:rsidP="00F26A28">
      <w:pPr>
        <w:spacing w:line="280" w:lineRule="exact"/>
        <w:ind w:firstLine="0"/>
        <w:rPr>
          <w:szCs w:val="22"/>
        </w:rPr>
      </w:pPr>
      <w:proofErr w:type="spellStart"/>
      <w:r>
        <w:rPr>
          <w:szCs w:val="22"/>
          <w:vertAlign w:val="superscript"/>
        </w:rPr>
        <w:t>a</w:t>
      </w:r>
      <w:r w:rsidRPr="00A53F55">
        <w:rPr>
          <w:szCs w:val="22"/>
        </w:rPr>
        <w:t>Department</w:t>
      </w:r>
      <w:proofErr w:type="spellEnd"/>
      <w:r w:rsidRPr="00A53F55">
        <w:rPr>
          <w:szCs w:val="22"/>
        </w:rPr>
        <w:t xml:space="preserve"> of Professional Health Solutions &amp; Services, Philips Research, Eindhoven, The Netherlands</w:t>
      </w:r>
    </w:p>
    <w:p w14:paraId="16069D3D" w14:textId="6ABC802D" w:rsidR="00693EEC" w:rsidRPr="00A53F55" w:rsidRDefault="00F26A28" w:rsidP="00177DD6">
      <w:pPr>
        <w:spacing w:line="280" w:lineRule="exact"/>
        <w:ind w:firstLine="0"/>
        <w:rPr>
          <w:szCs w:val="22"/>
        </w:rPr>
      </w:pPr>
      <w:r w:rsidRPr="00F26A28">
        <w:rPr>
          <w:szCs w:val="22"/>
          <w:vertAlign w:val="superscript"/>
        </w:rPr>
        <w:t>1</w:t>
      </w:r>
      <w:r w:rsidR="0004735C" w:rsidRPr="0004735C">
        <w:rPr>
          <w:szCs w:val="22"/>
        </w:rPr>
        <w:t>Corres</w:t>
      </w:r>
      <w:r w:rsidR="0004735C">
        <w:rPr>
          <w:szCs w:val="22"/>
        </w:rPr>
        <w:t xml:space="preserve">ponding author. E-mail: </w:t>
      </w:r>
      <w:hyperlink r:id="rId6" w:history="1">
        <w:r w:rsidR="0004735C" w:rsidRPr="00EB57A9">
          <w:rPr>
            <w:rStyle w:val="Hyperlink"/>
            <w:szCs w:val="22"/>
          </w:rPr>
          <w:t>tim.hulsen@philips.com</w:t>
        </w:r>
      </w:hyperlink>
      <w:r w:rsidR="0004735C">
        <w:rPr>
          <w:szCs w:val="22"/>
        </w:rPr>
        <w:t xml:space="preserve">. </w:t>
      </w:r>
      <w:r w:rsidR="001E5308" w:rsidRPr="00A53F55">
        <w:rPr>
          <w:szCs w:val="22"/>
        </w:rPr>
        <w:t>ORCID: 0000-0002-0208-8443</w:t>
      </w:r>
    </w:p>
    <w:p w14:paraId="1844F6AB" w14:textId="77777777" w:rsidR="001E5308" w:rsidRPr="00A53F55" w:rsidRDefault="001E5308" w:rsidP="00C10FA8">
      <w:pPr>
        <w:spacing w:line="280" w:lineRule="exact"/>
        <w:rPr>
          <w:szCs w:val="22"/>
        </w:rPr>
      </w:pPr>
    </w:p>
    <w:p w14:paraId="03D8B3B2" w14:textId="77777777" w:rsidR="00693EEC" w:rsidRPr="00A53F55" w:rsidRDefault="00693EEC" w:rsidP="00C10FA8">
      <w:pPr>
        <w:spacing w:line="280" w:lineRule="exact"/>
        <w:rPr>
          <w:sz w:val="22"/>
          <w:szCs w:val="22"/>
        </w:rPr>
      </w:pPr>
    </w:p>
    <w:p w14:paraId="16BEF897" w14:textId="0FC3E21E" w:rsidR="00C7167F" w:rsidRPr="009D2ECA" w:rsidRDefault="00BA2692" w:rsidP="00F26A28">
      <w:pPr>
        <w:ind w:firstLine="0"/>
      </w:pPr>
      <w:r w:rsidRPr="009D2ECA">
        <w:rPr>
          <w:b/>
        </w:rPr>
        <w:t>Abstract</w:t>
      </w:r>
      <w:r w:rsidR="004B668B">
        <w:rPr>
          <w:b/>
        </w:rPr>
        <w:t>.</w:t>
      </w:r>
      <w:r w:rsidR="00F26A28" w:rsidRPr="009D2ECA">
        <w:t xml:space="preserve"> </w:t>
      </w:r>
      <w:r w:rsidR="00C7167F" w:rsidRPr="009D2ECA">
        <w:t xml:space="preserve">Translational research applies findings from basic science to enhance human health and well-being. </w:t>
      </w:r>
      <w:r w:rsidR="00F26A28" w:rsidRPr="009D2ECA">
        <w:t xml:space="preserve">In translational </w:t>
      </w:r>
      <w:r w:rsidR="00C7167F" w:rsidRPr="009D2ECA">
        <w:t>research projects, academia and industry work together to improve healthcare, often through public-private partnerships. This “translation” is often not easy, because it means that the so-called “valley of death” will need to be crossed: many interesting findings from fundamental research do not result in new treatments, diagnostics and prevention. To cross the valley of death, fundamental researchers need to collaborate with clinical researchers and with industry so that promising results can be productized. The success of translational research projects often does not only on the fundamental science and the applied science, but also on the informatics needed to connect everything: the translational research informatics. This informatics should enable the researchers to store their ‘big data’ in a meaningful way, to e</w:t>
      </w:r>
      <w:r w:rsidR="005C5841">
        <w:t>nsure that results can be analyz</w:t>
      </w:r>
      <w:r w:rsidR="00C7167F" w:rsidRPr="009D2ECA">
        <w:t>ed correctly and enable application in the clini</w:t>
      </w:r>
      <w:r w:rsidR="00347384" w:rsidRPr="009D2ECA">
        <w:t>c</w:t>
      </w:r>
      <w:r w:rsidR="00C7167F" w:rsidRPr="009D2ECA">
        <w:t>. The author has worked on the IT infrastructure for several translational re</w:t>
      </w:r>
      <w:r w:rsidR="00B02EB5" w:rsidRPr="009D2ECA">
        <w:t>search projects in oncology for the past nine</w:t>
      </w:r>
      <w:r w:rsidR="00C7167F" w:rsidRPr="009D2ECA">
        <w:t xml:space="preserve"> years, and presents his learnings in this paper in the form of ten commandments. These learnings are not only useful for the data managers, but for all involved in a translational research project.</w:t>
      </w:r>
      <w:r w:rsidR="00A128A7" w:rsidRPr="009D2ECA">
        <w:t xml:space="preserve"> Some of the commandments deal with topics that are currently in the spotlight, such as machine readability, the FAIR Guiding Principles and the GDPR regulations, which might mean that they no longer need to be mentioned in an overview like this within a few years. The other commandments might </w:t>
      </w:r>
      <w:r w:rsidR="00A336EA" w:rsidRPr="009D2ECA">
        <w:t>still be noteworthy in many years to come.</w:t>
      </w:r>
    </w:p>
    <w:p w14:paraId="69AEC079" w14:textId="701AC95B" w:rsidR="00F26A28" w:rsidRPr="009D2ECA" w:rsidRDefault="00F26A28" w:rsidP="00F26A28"/>
    <w:p w14:paraId="0CB401A6" w14:textId="77777777" w:rsidR="00F26A28" w:rsidRPr="009D2ECA" w:rsidRDefault="00F26A28" w:rsidP="00F26A28">
      <w:pPr>
        <w:ind w:firstLine="0"/>
        <w:rPr>
          <w:b/>
        </w:rPr>
      </w:pPr>
    </w:p>
    <w:p w14:paraId="1785DB29" w14:textId="735F1212" w:rsidR="00F26A28" w:rsidRPr="009D2ECA" w:rsidRDefault="00F26A28" w:rsidP="00F26A28">
      <w:pPr>
        <w:ind w:firstLine="0"/>
      </w:pPr>
      <w:r w:rsidRPr="009D2ECA">
        <w:rPr>
          <w:b/>
        </w:rPr>
        <w:t>Keyword</w:t>
      </w:r>
      <w:r w:rsidR="004B668B">
        <w:rPr>
          <w:b/>
        </w:rPr>
        <w:t>s:</w:t>
      </w:r>
      <w:r w:rsidRPr="009D2ECA">
        <w:t xml:space="preserve"> </w:t>
      </w:r>
      <w:r w:rsidR="004B668B">
        <w:t>t</w:t>
      </w:r>
      <w:r w:rsidRPr="009D2ECA">
        <w:t xml:space="preserve">ranslational research, </w:t>
      </w:r>
      <w:r w:rsidR="00846506">
        <w:t xml:space="preserve">medical </w:t>
      </w:r>
      <w:r w:rsidRPr="009D2ECA">
        <w:t>informatics, data management, data curation, data science</w:t>
      </w:r>
    </w:p>
    <w:p w14:paraId="4EAB9B5F" w14:textId="77777777" w:rsidR="00F26A28" w:rsidRPr="009D2ECA" w:rsidRDefault="00F26A28" w:rsidP="00F26A28">
      <w:pPr>
        <w:rPr>
          <w:sz w:val="24"/>
        </w:rPr>
      </w:pPr>
    </w:p>
    <w:p w14:paraId="2A51274F" w14:textId="75CBFB80" w:rsidR="00BA2692" w:rsidRPr="00C10FA8" w:rsidRDefault="00BA2692" w:rsidP="00C10FA8">
      <w:pPr>
        <w:spacing w:line="280" w:lineRule="exact"/>
        <w:rPr>
          <w:rFonts w:ascii="Arial" w:hAnsi="Arial" w:cs="Arial"/>
          <w:sz w:val="22"/>
          <w:szCs w:val="22"/>
        </w:rPr>
      </w:pPr>
    </w:p>
    <w:p w14:paraId="781208BC" w14:textId="5899EBDF" w:rsidR="00693EEC" w:rsidRDefault="00693EEC">
      <w:pPr>
        <w:rPr>
          <w:rFonts w:ascii="Arial" w:hAnsi="Arial" w:cs="Arial"/>
          <w:sz w:val="22"/>
          <w:szCs w:val="22"/>
        </w:rPr>
      </w:pPr>
      <w:r>
        <w:rPr>
          <w:rFonts w:ascii="Arial" w:hAnsi="Arial" w:cs="Arial"/>
          <w:sz w:val="22"/>
          <w:szCs w:val="22"/>
        </w:rPr>
        <w:br w:type="page"/>
      </w:r>
    </w:p>
    <w:p w14:paraId="7CD731FB" w14:textId="766DAD37" w:rsidR="00543438" w:rsidRDefault="00543438" w:rsidP="00B9252A">
      <w:pPr>
        <w:pStyle w:val="Heading1"/>
      </w:pPr>
      <w:r w:rsidRPr="00C10FA8">
        <w:lastRenderedPageBreak/>
        <w:t>Introduction</w:t>
      </w:r>
    </w:p>
    <w:p w14:paraId="2E1CEEB1" w14:textId="0B6CDD04" w:rsidR="00387386" w:rsidRPr="00C22987" w:rsidRDefault="00387386" w:rsidP="00C10FA8">
      <w:pPr>
        <w:spacing w:line="280" w:lineRule="exact"/>
        <w:rPr>
          <w:b/>
          <w:szCs w:val="22"/>
        </w:rPr>
      </w:pPr>
    </w:p>
    <w:p w14:paraId="5635CEC9" w14:textId="1D0FC74A" w:rsidR="00B874EA" w:rsidRDefault="00470C92" w:rsidP="00B874EA">
      <w:pPr>
        <w:spacing w:after="120" w:line="280" w:lineRule="exact"/>
        <w:rPr>
          <w:szCs w:val="22"/>
        </w:rPr>
      </w:pPr>
      <w:r w:rsidRPr="00C22987">
        <w:rPr>
          <w:szCs w:val="22"/>
        </w:rPr>
        <w:t>Translational research applies findings from basic science to enhance human health and well-being. In a medical research context, it aims to "translate" findings in fundamental research into medical practice and meaningful health outcomes. In translational research projects, academia and industry work together to improve healthcare, often through public-private partnerships</w:t>
      </w:r>
      <w:r w:rsidR="001C19B1">
        <w:rPr>
          <w:szCs w:val="22"/>
        </w:rPr>
        <w:t xml:space="preserve"> </w:t>
      </w:r>
      <w:r w:rsidR="001C19B1">
        <w:rPr>
          <w:szCs w:val="22"/>
        </w:rPr>
        <w:fldChar w:fldCharType="begin"/>
      </w:r>
      <w:r w:rsidR="001C19B1">
        <w:rPr>
          <w:szCs w:val="22"/>
        </w:rPr>
        <w:instrText xml:space="preserve"> ADDIN EN.CITE &lt;EndNote&gt;&lt;Cite&gt;&lt;Author&gt;Luijten&lt;/Author&gt;&lt;Year&gt;2012&lt;/Year&gt;&lt;RecNum&gt;113&lt;/RecNum&gt;&lt;DisplayText&gt;[1]&lt;/DisplayText&gt;&lt;record&gt;&lt;rec-number&gt;113&lt;/rec-number&gt;&lt;foreign-keys&gt;&lt;key app="EN" db-id="xa5tz00d40tew7e0af9xvrwj5fa25rpw2v95" timestamp="1551726725"&gt;113&lt;/key&gt;&lt;/foreign-keys&gt;&lt;ref-type name="Journal Article"&gt;17&lt;/ref-type&gt;&lt;contributors&gt;&lt;authors&gt;&lt;author&gt;Luijten, P. R.&lt;/author&gt;&lt;author&gt;van Dongen, G. A.&lt;/author&gt;&lt;author&gt;Moonen, C. T.&lt;/author&gt;&lt;author&gt;Storm, G.&lt;/author&gt;&lt;author&gt;Crommelin, D. J.&lt;/author&gt;&lt;/authors&gt;&lt;/contributors&gt;&lt;auth-address&gt;Center for Translational Molecular Medicine, High Tech Campus 84 5656 AG Eindhoven. peter.luijten@ctmm.nl&lt;/auth-address&gt;&lt;titles&gt;&lt;title&gt;Public-private partnerships in translational medicine: concepts and practical examples&lt;/title&gt;&lt;secondary-title&gt;J Control Release&lt;/secondary-title&gt;&lt;/titles&gt;&lt;periodical&gt;&lt;full-title&gt;J Control Release&lt;/full-title&gt;&lt;/periodical&gt;&lt;pages&gt;416-21&lt;/pages&gt;&lt;volume&gt;161&lt;/volume&gt;&lt;number&gt;2&lt;/number&gt;&lt;keywords&gt;&lt;keyword&gt;Animals&lt;/keyword&gt;&lt;keyword&gt;Drug Industry&lt;/keyword&gt;&lt;keyword&gt;Humans&lt;/keyword&gt;&lt;keyword&gt;Magnetic Resonance Imaging&lt;/keyword&gt;&lt;keyword&gt;Molecular Imaging&lt;/keyword&gt;&lt;keyword&gt;Netherlands&lt;/keyword&gt;&lt;keyword&gt;Positron-Emission Tomography&lt;/keyword&gt;&lt;keyword&gt;*Public-Private Sector Partnerships&lt;/keyword&gt;&lt;keyword&gt;*Translational Medical Research&lt;/keyword&gt;&lt;keyword&gt;Universities&lt;/keyword&gt;&lt;/keywords&gt;&lt;dates&gt;&lt;year&gt;2012&lt;/year&gt;&lt;pub-dates&gt;&lt;date&gt;Jul 20&lt;/date&gt;&lt;/pub-dates&gt;&lt;/dates&gt;&lt;isbn&gt;1873-4995 (Electronic)&amp;#xD;0168-3659 (Linking)&lt;/isbn&gt;&lt;accession-num&gt;22465390&lt;/accession-num&gt;&lt;urls&gt;&lt;related-urls&gt;&lt;url&gt;https://www.ncbi.nlm.nih.gov/pubmed/22465390&lt;/url&gt;&lt;/related-urls&gt;&lt;/urls&gt;&lt;electronic-resource-num&gt;10.1016/j.jconrel.2012.03.012&lt;/electronic-resource-num&gt;&lt;/record&gt;&lt;/Cite&gt;&lt;/EndNote&gt;</w:instrText>
      </w:r>
      <w:r w:rsidR="001C19B1">
        <w:rPr>
          <w:szCs w:val="22"/>
        </w:rPr>
        <w:fldChar w:fldCharType="separate"/>
      </w:r>
      <w:r w:rsidR="001C19B1">
        <w:rPr>
          <w:noProof/>
          <w:szCs w:val="22"/>
        </w:rPr>
        <w:t>[1]</w:t>
      </w:r>
      <w:r w:rsidR="001C19B1">
        <w:rPr>
          <w:szCs w:val="22"/>
        </w:rPr>
        <w:fldChar w:fldCharType="end"/>
      </w:r>
      <w:r w:rsidRPr="00C22987">
        <w:rPr>
          <w:szCs w:val="22"/>
        </w:rPr>
        <w:t>.</w:t>
      </w:r>
      <w:r w:rsidR="00D560F4" w:rsidRPr="00C22987">
        <w:rPr>
          <w:szCs w:val="22"/>
        </w:rPr>
        <w:t xml:space="preserve"> This “translation” is often not easy, because it means that the so-called “valley of death” </w:t>
      </w:r>
      <w:r w:rsidR="00B71D77" w:rsidRPr="00C22987">
        <w:rPr>
          <w:szCs w:val="22"/>
        </w:rPr>
        <w:fldChar w:fldCharType="begin"/>
      </w:r>
      <w:r w:rsidR="001C19B1">
        <w:rPr>
          <w:szCs w:val="22"/>
        </w:rPr>
        <w:instrText xml:space="preserve"> ADDIN EN.CITE &lt;EndNote&gt;&lt;Cite&gt;&lt;Author&gt;Butler&lt;/Author&gt;&lt;Year&gt;2008&lt;/Year&gt;&lt;RecNum&gt;88&lt;/RecNum&gt;&lt;DisplayText&gt;[2]&lt;/DisplayText&gt;&lt;record&gt;&lt;rec-number&gt;88&lt;/rec-number&gt;&lt;foreign-keys&gt;&lt;key app="EN" db-id="xa5tz00d40tew7e0af9xvrwj5fa25rpw2v95" timestamp="1550944443"&gt;88&lt;/key&gt;&lt;/foreign-keys&gt;&lt;ref-type name="Journal Article"&gt;17&lt;/ref-type&gt;&lt;contributors&gt;&lt;authors&gt;&lt;author&gt;Butler, D.&lt;/author&gt;&lt;/authors&gt;&lt;/contributors&gt;&lt;titles&gt;&lt;title&gt;Translational research: crossing the valley of death&lt;/title&gt;&lt;secondary-title&gt;Nature&lt;/secondary-title&gt;&lt;/titles&gt;&lt;periodical&gt;&lt;full-title&gt;Nature&lt;/full-title&gt;&lt;/periodical&gt;&lt;pages&gt;840-2&lt;/pages&gt;&lt;volume&gt;453&lt;/volume&gt;&lt;number&gt;7197&lt;/number&gt;&lt;keywords&gt;&lt;keyword&gt;Animals&lt;/keyword&gt;&lt;keyword&gt;Biomedical Research/economics/*organization &amp;amp; administration/*trends&lt;/keyword&gt;&lt;keyword&gt;Humans&lt;/keyword&gt;&lt;keyword&gt;Medicine/*trends&lt;/keyword&gt;&lt;keyword&gt;National Institutes of Health (U.S.)/economics&lt;/keyword&gt;&lt;keyword&gt;Research Personnel&lt;/keyword&gt;&lt;keyword&gt;Research Support as Topic&lt;/keyword&gt;&lt;keyword&gt;*Technology Transfer&lt;/keyword&gt;&lt;keyword&gt;United States&lt;/keyword&gt;&lt;keyword&gt;Universities/organization &amp;amp; administration&lt;/keyword&gt;&lt;/keywords&gt;&lt;dates&gt;&lt;year&gt;2008&lt;/year&gt;&lt;pub-dates&gt;&lt;date&gt;Jun 12&lt;/date&gt;&lt;/pub-dates&gt;&lt;/dates&gt;&lt;isbn&gt;1476-4687 (Electronic)&amp;#xD;0028-0836 (Linking)&lt;/isbn&gt;&lt;accession-num&gt;18548043&lt;/accession-num&gt;&lt;urls&gt;&lt;related-urls&gt;&lt;url&gt;https://www.ncbi.nlm.nih.gov/pubmed/18548043&lt;/url&gt;&lt;/related-urls&gt;&lt;/urls&gt;&lt;electronic-resource-num&gt;10.1038/453840a&lt;/electronic-resource-num&gt;&lt;/record&gt;&lt;/Cite&gt;&lt;/EndNote&gt;</w:instrText>
      </w:r>
      <w:r w:rsidR="00B71D77" w:rsidRPr="00C22987">
        <w:rPr>
          <w:szCs w:val="22"/>
        </w:rPr>
        <w:fldChar w:fldCharType="separate"/>
      </w:r>
      <w:r w:rsidR="001C19B1">
        <w:rPr>
          <w:noProof/>
          <w:szCs w:val="22"/>
        </w:rPr>
        <w:t>[2]</w:t>
      </w:r>
      <w:r w:rsidR="00B71D77" w:rsidRPr="00C22987">
        <w:rPr>
          <w:szCs w:val="22"/>
        </w:rPr>
        <w:fldChar w:fldCharType="end"/>
      </w:r>
      <w:r w:rsidR="00B71D77" w:rsidRPr="00C22987">
        <w:rPr>
          <w:szCs w:val="22"/>
        </w:rPr>
        <w:t xml:space="preserve"> </w:t>
      </w:r>
      <w:r w:rsidR="00D560F4" w:rsidRPr="00C22987">
        <w:rPr>
          <w:szCs w:val="22"/>
        </w:rPr>
        <w:t xml:space="preserve">will need to be crossed: </w:t>
      </w:r>
      <w:r w:rsidR="00A70747" w:rsidRPr="00C22987">
        <w:rPr>
          <w:szCs w:val="22"/>
        </w:rPr>
        <w:t>many interesting findings from fundamental research do not result in new treatments, diagnostics and prevention. To cro</w:t>
      </w:r>
      <w:r w:rsidR="00401FC4" w:rsidRPr="00C22987">
        <w:rPr>
          <w:szCs w:val="22"/>
        </w:rPr>
        <w:t>ss the valley of death, fundamental researchers need</w:t>
      </w:r>
      <w:r w:rsidR="00A70747" w:rsidRPr="00C22987">
        <w:rPr>
          <w:szCs w:val="22"/>
        </w:rPr>
        <w:t xml:space="preserve"> to collaborate with </w:t>
      </w:r>
      <w:r w:rsidR="00401FC4" w:rsidRPr="00C22987">
        <w:rPr>
          <w:szCs w:val="22"/>
        </w:rPr>
        <w:t xml:space="preserve">clinical researchers and with </w:t>
      </w:r>
      <w:r w:rsidR="00A70747" w:rsidRPr="00C22987">
        <w:rPr>
          <w:szCs w:val="22"/>
        </w:rPr>
        <w:t>industry so that promising results can be productized.</w:t>
      </w:r>
      <w:r w:rsidR="00655EE0">
        <w:rPr>
          <w:szCs w:val="22"/>
        </w:rPr>
        <w:t xml:space="preserve"> Examples of </w:t>
      </w:r>
      <w:r w:rsidR="00D75B58">
        <w:rPr>
          <w:szCs w:val="22"/>
        </w:rPr>
        <w:t>initiatives</w:t>
      </w:r>
      <w:r w:rsidR="0055512C">
        <w:rPr>
          <w:szCs w:val="22"/>
        </w:rPr>
        <w:t xml:space="preserve"> supporting translational research are EATRIS </w:t>
      </w:r>
      <w:r w:rsidR="0055512C">
        <w:rPr>
          <w:szCs w:val="22"/>
        </w:rPr>
        <w:fldChar w:fldCharType="begin"/>
      </w:r>
      <w:r w:rsidR="0055512C">
        <w:rPr>
          <w:szCs w:val="22"/>
        </w:rPr>
        <w:instrText xml:space="preserve"> ADDIN EN.CITE &lt;EndNote&gt;&lt;Cite&gt;&lt;Author&gt;Becker&lt;/Author&gt;&lt;Year&gt;2011&lt;/Year&gt;&lt;RecNum&gt;115&lt;/RecNum&gt;&lt;DisplayText&gt;[3]&lt;/DisplayText&gt;&lt;record&gt;&lt;rec-number&gt;115&lt;/rec-number&gt;&lt;foreign-keys&gt;&lt;key app="EN" db-id="xa5tz00d40tew7e0af9xvrwj5fa25rpw2v95" timestamp="1551727009"&gt;115&lt;/key&gt;&lt;/foreign-keys&gt;&lt;ref-type name="Journal Article"&gt;17&lt;/ref-type&gt;&lt;contributors&gt;&lt;authors&gt;&lt;author&gt;Becker, R.&lt;/author&gt;&lt;author&gt;van Dongen, G. A.&lt;/author&gt;&lt;/authors&gt;&lt;/contributors&gt;&lt;auth-address&gt;EATRIS Project Management, Helmholtz Centre for Infection Research, Braunschweig, Germany. eatris@helmholtz-hzi.de&lt;/auth-address&gt;&lt;titles&gt;&lt;title&gt;EATRIS, a vision for translational research in Europe&lt;/title&gt;&lt;secondary-title&gt;J Cardiovasc Transl Res&lt;/secondary-title&gt;&lt;/titles&gt;&lt;periodical&gt;&lt;full-title&gt;J Cardiovasc Transl Res&lt;/full-title&gt;&lt;/periodical&gt;&lt;pages&gt;231-7&lt;/pages&gt;&lt;volume&gt;4&lt;/volume&gt;&lt;number&gt;3&lt;/number&gt;&lt;keywords&gt;&lt;keyword&gt;Animals&lt;/keyword&gt;&lt;keyword&gt;Cooperative Behavior&lt;/keyword&gt;&lt;keyword&gt;Diffusion of Innovation&lt;/keyword&gt;&lt;keyword&gt;Drug Industry/*organization &amp;amp; administration&lt;/keyword&gt;&lt;keyword&gt;Europe&lt;/keyword&gt;&lt;keyword&gt;Humans&lt;/keyword&gt;&lt;keyword&gt;Interdisciplinary Communication&lt;/keyword&gt;&lt;keyword&gt;International Cooperation&lt;/keyword&gt;&lt;keyword&gt;Organizational Objectives&lt;/keyword&gt;&lt;keyword&gt;Program Development&lt;/keyword&gt;&lt;keyword&gt;Translational Medical Research/*organization &amp;amp; administration&lt;/keyword&gt;&lt;/keywords&gt;&lt;dates&gt;&lt;year&gt;2011&lt;/year&gt;&lt;pub-dates&gt;&lt;date&gt;Jun&lt;/date&gt;&lt;/pub-dates&gt;&lt;/dates&gt;&lt;isbn&gt;1937-5395 (Electronic)&amp;#xD;1937-5387 (Linking)&lt;/isbn&gt;&lt;accession-num&gt;21544739&lt;/accession-num&gt;&lt;urls&gt;&lt;related-urls&gt;&lt;url&gt;https://www.ncbi.nlm.nih.gov/pubmed/21544739&lt;/url&gt;&lt;/related-urls&gt;&lt;/urls&gt;&lt;electronic-resource-num&gt;10.1007/s12265-011-9260-8&lt;/electronic-resource-num&gt;&lt;/record&gt;&lt;/Cite&gt;&lt;/EndNote&gt;</w:instrText>
      </w:r>
      <w:r w:rsidR="0055512C">
        <w:rPr>
          <w:szCs w:val="22"/>
        </w:rPr>
        <w:fldChar w:fldCharType="separate"/>
      </w:r>
      <w:r w:rsidR="0055512C">
        <w:rPr>
          <w:noProof/>
          <w:szCs w:val="22"/>
        </w:rPr>
        <w:t>[3]</w:t>
      </w:r>
      <w:r w:rsidR="0055512C">
        <w:rPr>
          <w:szCs w:val="22"/>
        </w:rPr>
        <w:fldChar w:fldCharType="end"/>
      </w:r>
      <w:r w:rsidR="0055512C">
        <w:rPr>
          <w:szCs w:val="22"/>
        </w:rPr>
        <w:t>, the European Infrastructure</w:t>
      </w:r>
      <w:r w:rsidR="00590D5F">
        <w:rPr>
          <w:szCs w:val="22"/>
        </w:rPr>
        <w:t xml:space="preserve"> for Translational Medicine and</w:t>
      </w:r>
      <w:r w:rsidR="00787430">
        <w:rPr>
          <w:szCs w:val="22"/>
        </w:rPr>
        <w:t xml:space="preserve"> </w:t>
      </w:r>
      <w:r w:rsidR="00D75B58">
        <w:rPr>
          <w:szCs w:val="22"/>
        </w:rPr>
        <w:t xml:space="preserve">NCATS </w:t>
      </w:r>
      <w:r w:rsidR="00D75B58">
        <w:rPr>
          <w:szCs w:val="22"/>
        </w:rPr>
        <w:fldChar w:fldCharType="begin">
          <w:fldData xml:space="preserve">PEVuZE5vdGU+PENpdGU+PEF1dGhvcj5JbnZlc3RpZ2F0b3JzPC9BdXRob3I+PFllYXI+MjAxMjwv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</w:fldData>
        </w:fldChar>
      </w:r>
      <w:r w:rsidR="00D75B58">
        <w:rPr>
          <w:szCs w:val="22"/>
        </w:rPr>
        <w:instrText xml:space="preserve"> ADDIN EN.CITE </w:instrText>
      </w:r>
      <w:r w:rsidR="00D75B58">
        <w:rPr>
          <w:szCs w:val="22"/>
        </w:rPr>
        <w:fldChar w:fldCharType="begin">
          <w:fldData xml:space="preserve">PEVuZE5vdGU+PENpdGU+PEF1dGhvcj5JbnZlc3RpZ2F0b3JzPC9BdXRob3I+PFllYXI+MjAxMjwv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</w:fldData>
        </w:fldChar>
      </w:r>
      <w:r w:rsidR="00D75B58">
        <w:rPr>
          <w:szCs w:val="22"/>
        </w:rPr>
        <w:instrText xml:space="preserve"> ADDIN EN.CITE.DATA </w:instrText>
      </w:r>
      <w:r w:rsidR="00D75B58">
        <w:rPr>
          <w:szCs w:val="22"/>
        </w:rPr>
      </w:r>
      <w:r w:rsidR="00D75B58">
        <w:rPr>
          <w:szCs w:val="22"/>
        </w:rPr>
        <w:fldChar w:fldCharType="end"/>
      </w:r>
      <w:r w:rsidR="00D75B58">
        <w:rPr>
          <w:szCs w:val="22"/>
        </w:rPr>
      </w:r>
      <w:r w:rsidR="00D75B58">
        <w:rPr>
          <w:szCs w:val="22"/>
        </w:rPr>
        <w:fldChar w:fldCharType="separate"/>
      </w:r>
      <w:r w:rsidR="00D75B58">
        <w:rPr>
          <w:noProof/>
          <w:szCs w:val="22"/>
        </w:rPr>
        <w:t>[4]</w:t>
      </w:r>
      <w:r w:rsidR="00D75B58">
        <w:rPr>
          <w:szCs w:val="22"/>
        </w:rPr>
        <w:fldChar w:fldCharType="end"/>
      </w:r>
      <w:r w:rsidR="00D75B58">
        <w:rPr>
          <w:szCs w:val="22"/>
        </w:rPr>
        <w:t xml:space="preserve">, the </w:t>
      </w:r>
      <w:r w:rsidR="00D75B58" w:rsidRPr="00D75B58">
        <w:t>National Center for Advancing Translational Sciences</w:t>
      </w:r>
      <w:r w:rsidR="00D75B58">
        <w:t xml:space="preserve"> in the USA.</w:t>
      </w:r>
    </w:p>
    <w:p w14:paraId="39120E5C" w14:textId="01FFAFCA" w:rsidR="00543438" w:rsidRPr="00C22987" w:rsidRDefault="00470C92" w:rsidP="00B874EA">
      <w:pPr>
        <w:spacing w:after="120" w:line="280" w:lineRule="exact"/>
        <w:rPr>
          <w:szCs w:val="22"/>
        </w:rPr>
      </w:pPr>
      <w:r w:rsidRPr="00C22987">
        <w:rPr>
          <w:szCs w:val="22"/>
        </w:rPr>
        <w:t xml:space="preserve">The success of </w:t>
      </w:r>
      <w:r w:rsidR="00D560F4" w:rsidRPr="00C22987">
        <w:rPr>
          <w:szCs w:val="22"/>
        </w:rPr>
        <w:t>translational research</w:t>
      </w:r>
      <w:r w:rsidR="00A70747" w:rsidRPr="00C22987">
        <w:rPr>
          <w:szCs w:val="22"/>
        </w:rPr>
        <w:t xml:space="preserve"> projects often does</w:t>
      </w:r>
      <w:r w:rsidRPr="00C22987">
        <w:rPr>
          <w:szCs w:val="22"/>
        </w:rPr>
        <w:t xml:space="preserve"> not only on the</w:t>
      </w:r>
      <w:r w:rsidR="00401FC4" w:rsidRPr="00C22987">
        <w:rPr>
          <w:szCs w:val="22"/>
        </w:rPr>
        <w:t xml:space="preserve"> fundamental science </w:t>
      </w:r>
      <w:r w:rsidRPr="00C22987">
        <w:rPr>
          <w:szCs w:val="22"/>
        </w:rPr>
        <w:t>an</w:t>
      </w:r>
      <w:r w:rsidR="00401FC4" w:rsidRPr="00C22987">
        <w:rPr>
          <w:szCs w:val="22"/>
        </w:rPr>
        <w:t>d the applied science</w:t>
      </w:r>
      <w:r w:rsidRPr="00C22987">
        <w:rPr>
          <w:szCs w:val="22"/>
        </w:rPr>
        <w:t xml:space="preserve">, but also on the </w:t>
      </w:r>
      <w:r w:rsidR="00803FD0" w:rsidRPr="00C22987">
        <w:rPr>
          <w:szCs w:val="22"/>
        </w:rPr>
        <w:t>informatics needed to</w:t>
      </w:r>
      <w:r w:rsidRPr="00C22987">
        <w:rPr>
          <w:szCs w:val="22"/>
        </w:rPr>
        <w:t xml:space="preserve"> connect everythin</w:t>
      </w:r>
      <w:r w:rsidR="00803FD0" w:rsidRPr="00C22987">
        <w:rPr>
          <w:szCs w:val="22"/>
        </w:rPr>
        <w:t xml:space="preserve">g: the </w:t>
      </w:r>
      <w:proofErr w:type="spellStart"/>
      <w:r w:rsidR="00590D5F">
        <w:rPr>
          <w:szCs w:val="22"/>
        </w:rPr>
        <w:t>‘</w:t>
      </w:r>
      <w:r w:rsidR="00803FD0" w:rsidRPr="00C22987">
        <w:rPr>
          <w:szCs w:val="22"/>
        </w:rPr>
        <w:t>translational</w:t>
      </w:r>
      <w:proofErr w:type="spellEnd"/>
      <w:r w:rsidR="00803FD0" w:rsidRPr="00C22987">
        <w:rPr>
          <w:szCs w:val="22"/>
        </w:rPr>
        <w:t xml:space="preserve"> research informatics</w:t>
      </w:r>
      <w:r w:rsidR="00590D5F">
        <w:rPr>
          <w:szCs w:val="22"/>
        </w:rPr>
        <w:t>’</w:t>
      </w:r>
      <w:r w:rsidRPr="00C22987">
        <w:rPr>
          <w:szCs w:val="22"/>
        </w:rPr>
        <w:t xml:space="preserve">. </w:t>
      </w:r>
      <w:r w:rsidR="006A1140" w:rsidRPr="00C22987">
        <w:rPr>
          <w:szCs w:val="22"/>
        </w:rPr>
        <w:t xml:space="preserve">This </w:t>
      </w:r>
      <w:r w:rsidR="00590D5F">
        <w:rPr>
          <w:szCs w:val="22"/>
        </w:rPr>
        <w:t xml:space="preserve">type of </w:t>
      </w:r>
      <w:r w:rsidR="00803FD0" w:rsidRPr="00C22987">
        <w:rPr>
          <w:szCs w:val="22"/>
        </w:rPr>
        <w:t xml:space="preserve">informatics </w:t>
      </w:r>
      <w:r w:rsidR="00590D5F">
        <w:rPr>
          <w:szCs w:val="22"/>
        </w:rPr>
        <w:t xml:space="preserve">was first described in 2005 by Payne et al. </w:t>
      </w:r>
      <w:r w:rsidR="00590D5F">
        <w:rPr>
          <w:szCs w:val="22"/>
        </w:rPr>
        <w:fldChar w:fldCharType="begin"/>
      </w:r>
      <w:r w:rsidR="00590D5F">
        <w:rPr>
          <w:szCs w:val="22"/>
        </w:rPr>
        <w:instrText xml:space="preserve"> ADDIN EN.CITE &lt;EndNote&gt;&lt;Cite&gt;&lt;Author&gt;Payne&lt;/Author&gt;&lt;Year&gt;2005&lt;/Year&gt;&lt;RecNum&gt;117&lt;/RecNum&gt;&lt;DisplayText&gt;[5]&lt;/DisplayText&gt;&lt;record&gt;&lt;rec-number&gt;117&lt;/rec-number&gt;&lt;foreign-keys&gt;&lt;key app="EN" db-id="xa5tz00d40tew7e0af9xvrwj5fa25rpw2v95" timestamp="1551799430"&gt;117&lt;/key&gt;&lt;/foreign-keys&gt;&lt;ref-type name="Journal Article"&gt;17&lt;/ref-type&gt;&lt;contributors&gt;&lt;authors&gt;&lt;author&gt;Payne, P. R.&lt;/author&gt;&lt;author&gt;Johnson, S. B.&lt;/author&gt;&lt;author&gt;Starren, J. B.&lt;/author&gt;&lt;author&gt;Tilson, H. H.&lt;/author&gt;&lt;author&gt;Dowdy, D.&lt;/author&gt;&lt;/authors&gt;&lt;/contributors&gt;&lt;auth-address&gt;Department of Biomedical Informatics , Columbia University, New York, NY 10032, USA. philip.payne@dbmi.columbia.edu&lt;/auth-address&gt;&lt;titles&gt;&lt;title&gt;Breaking the translational barriers: the value of integrating biomedical informatics and translational research&lt;/title&gt;&lt;secondary-title&gt;J Investig Med&lt;/secondary-title&gt;&lt;/titles&gt;&lt;periodical&gt;&lt;full-title&gt;J Investig Med&lt;/full-title&gt;&lt;/periodical&gt;&lt;pages&gt;192-200&lt;/pages&gt;&lt;volume&gt;53&lt;/volume&gt;&lt;number&gt;4&lt;/number&gt;&lt;keywords&gt;&lt;keyword&gt;*Biomedical Research&lt;/keyword&gt;&lt;keyword&gt;Humans&lt;/keyword&gt;&lt;keyword&gt;Internet&lt;/keyword&gt;&lt;keyword&gt;*Medical Informatics&lt;/keyword&gt;&lt;keyword&gt;Research Support as Topic&lt;/keyword&gt;&lt;/keywords&gt;&lt;dates&gt;&lt;year&gt;2005&lt;/year&gt;&lt;pub-dates&gt;&lt;date&gt;May&lt;/date&gt;&lt;/pub-dates&gt;&lt;/dates&gt;&lt;isbn&gt;1081-5589 (Print)&amp;#xD;1081-5589 (Linking)&lt;/isbn&gt;&lt;accession-num&gt;15974245&lt;/accession-num&gt;&lt;urls&gt;&lt;related-urls&gt;&lt;url&gt;https://www.ncbi.nlm.nih.gov/pubmed/15974245&lt;/url&gt;&lt;/related-urls&gt;&lt;/urls&gt;&lt;electronic-resource-num&gt;10.2310/6650.2005.00402&lt;/electronic-resource-num&gt;&lt;/record&gt;&lt;/Cite&gt;&lt;/EndNote&gt;</w:instrText>
      </w:r>
      <w:r w:rsidR="00590D5F">
        <w:rPr>
          <w:szCs w:val="22"/>
        </w:rPr>
        <w:fldChar w:fldCharType="separate"/>
      </w:r>
      <w:r w:rsidR="00590D5F">
        <w:rPr>
          <w:noProof/>
          <w:szCs w:val="22"/>
        </w:rPr>
        <w:t>[5]</w:t>
      </w:r>
      <w:r w:rsidR="00590D5F">
        <w:rPr>
          <w:szCs w:val="22"/>
        </w:rPr>
        <w:fldChar w:fldCharType="end"/>
      </w:r>
      <w:r w:rsidR="00590D5F">
        <w:rPr>
          <w:szCs w:val="22"/>
        </w:rPr>
        <w:t xml:space="preserve">, as the intersection between biomedical informatics and translational research. Translational research informatics </w:t>
      </w:r>
      <w:r w:rsidR="00803FD0" w:rsidRPr="00C22987">
        <w:rPr>
          <w:szCs w:val="22"/>
        </w:rPr>
        <w:t>should en</w:t>
      </w:r>
      <w:r w:rsidR="006A1140" w:rsidRPr="00C22987">
        <w:rPr>
          <w:szCs w:val="22"/>
        </w:rPr>
        <w:t>able</w:t>
      </w:r>
      <w:r w:rsidR="00803FD0" w:rsidRPr="00C22987">
        <w:rPr>
          <w:szCs w:val="22"/>
        </w:rPr>
        <w:t xml:space="preserve"> the researchers</w:t>
      </w:r>
      <w:r w:rsidR="006A1140" w:rsidRPr="00C22987">
        <w:rPr>
          <w:szCs w:val="22"/>
        </w:rPr>
        <w:t xml:space="preserve"> to store </w:t>
      </w:r>
      <w:r w:rsidR="00803FD0" w:rsidRPr="00C22987">
        <w:rPr>
          <w:szCs w:val="22"/>
        </w:rPr>
        <w:t xml:space="preserve">their </w:t>
      </w:r>
      <w:r w:rsidR="006A1140" w:rsidRPr="00C22987">
        <w:rPr>
          <w:szCs w:val="22"/>
        </w:rPr>
        <w:t>‘big data’ in a meaningful way, to e</w:t>
      </w:r>
      <w:r w:rsidR="00F6048D">
        <w:rPr>
          <w:szCs w:val="22"/>
        </w:rPr>
        <w:t>nsure that results can be analyz</w:t>
      </w:r>
      <w:r w:rsidR="006A1140" w:rsidRPr="00C22987">
        <w:rPr>
          <w:szCs w:val="22"/>
        </w:rPr>
        <w:t xml:space="preserve">ed correctly and enable application in the clinic </w:t>
      </w:r>
      <w:r w:rsidR="006A1140" w:rsidRPr="00C22987">
        <w:rPr>
          <w:szCs w:val="22"/>
        </w:rPr>
        <w:fldChar w:fldCharType="begin"/>
      </w:r>
      <w:r w:rsidR="00590D5F">
        <w:rPr>
          <w:szCs w:val="22"/>
        </w:rPr>
        <w:instrText xml:space="preserve"> ADDIN EN.CITE &lt;EndNote&gt;&lt;Cite&gt;&lt;Author&gt;Hulsen&lt;/Author&gt;&lt;Year&gt;2019&lt;/Year&gt;&lt;RecNum&gt;86&lt;/RecNum&gt;&lt;DisplayText&gt;[6]&lt;/DisplayText&gt;&lt;record&gt;&lt;rec-number&gt;86&lt;/rec-number&gt;&lt;foreign-keys&gt;&lt;key app="EN" db-id="xa5tz00d40tew7e0af9xvrwj5fa25rpw2v95" timestamp="1550672282"&gt;86&lt;/key&gt;&lt;/foreign-keys&gt;&lt;ref-type name="Journal Article"&gt;17&lt;/ref-type&gt;&lt;contributors&gt;&lt;authors&gt;&lt;author&gt;Hulsen, T.&lt;/author&gt;&lt;author&gt;Jamuar, S.S.&lt;/author&gt;&lt;author&gt;Moody, A.R.&lt;/author&gt;&lt;author&gt;Karnes, J.H.&lt;/author&gt;&lt;author&gt;Varga, O.&lt;/author&gt;&lt;author&gt;Hedensted, S.&lt;/author&gt;&lt;author&gt;Spreafico, R.&lt;/author&gt;&lt;author&gt;Hafler, D.A.&lt;/author&gt;&lt;author&gt;McKinney, E.F.&lt;/author&gt;&lt;/authors&gt;&lt;/contributors&gt;&lt;titles&gt;&lt;title&gt;From Big Data to Precision Medicine&lt;/title&gt;&lt;secondary-title&gt;Frontiers in Medicine&lt;/secondary-title&gt;&lt;/titles&gt;&lt;periodical&gt;&lt;full-title&gt;Frontiers in Medicine&lt;/full-title&gt;&lt;/periodical&gt;&lt;volume&gt;6&lt;/volume&gt;&lt;number&gt;34&lt;/number&gt;&lt;dates&gt;&lt;year&gt;2019&lt;/year&gt;&lt;/dates&gt;&lt;urls&gt;&lt;/urls&gt;&lt;electronic-resource-num&gt;doi: 10.3389/fmed.2019.00034 &lt;/electronic-resource-num&gt;&lt;/record&gt;&lt;/Cite&gt;&lt;/EndNote&gt;</w:instrText>
      </w:r>
      <w:r w:rsidR="006A1140" w:rsidRPr="00C22987">
        <w:rPr>
          <w:szCs w:val="22"/>
        </w:rPr>
        <w:fldChar w:fldCharType="separate"/>
      </w:r>
      <w:r w:rsidR="00590D5F">
        <w:rPr>
          <w:noProof/>
          <w:szCs w:val="22"/>
        </w:rPr>
        <w:t>[6]</w:t>
      </w:r>
      <w:r w:rsidR="006A1140" w:rsidRPr="00C22987">
        <w:rPr>
          <w:szCs w:val="22"/>
        </w:rPr>
        <w:fldChar w:fldCharType="end"/>
      </w:r>
      <w:r w:rsidR="006A1140" w:rsidRPr="00C22987">
        <w:rPr>
          <w:szCs w:val="22"/>
        </w:rPr>
        <w:t>.</w:t>
      </w:r>
      <w:r w:rsidR="00590D5F">
        <w:rPr>
          <w:szCs w:val="22"/>
        </w:rPr>
        <w:t xml:space="preserve"> </w:t>
      </w:r>
      <w:r w:rsidRPr="00C22987">
        <w:rPr>
          <w:szCs w:val="22"/>
        </w:rPr>
        <w:t>The author has worked on the IT infrastructure</w:t>
      </w:r>
      <w:r w:rsidR="00B8608A" w:rsidRPr="00C22987">
        <w:rPr>
          <w:szCs w:val="22"/>
        </w:rPr>
        <w:t>, data integration and data management</w:t>
      </w:r>
      <w:r w:rsidRPr="00C22987">
        <w:rPr>
          <w:szCs w:val="22"/>
        </w:rPr>
        <w:t xml:space="preserve"> for several translational re</w:t>
      </w:r>
      <w:r w:rsidR="00B02EB5" w:rsidRPr="00C22987">
        <w:rPr>
          <w:szCs w:val="22"/>
        </w:rPr>
        <w:t xml:space="preserve">search projects in oncology </w:t>
      </w:r>
      <w:r w:rsidR="00D75B58">
        <w:rPr>
          <w:szCs w:val="22"/>
        </w:rPr>
        <w:fldChar w:fldCharType="begin">
          <w:fldData xml:space="preserve">PEVuZE5vdGU+PENpdGU+PFJlY051bT4xMDk8L1JlY051bT48RGlzcGxheVRleHQ+WzctMTFdPC9E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</w:fldData>
        </w:fldChar>
      </w:r>
      <w:r w:rsidR="00590D5F">
        <w:rPr>
          <w:szCs w:val="22"/>
        </w:rPr>
        <w:instrText xml:space="preserve"> ADDIN EN.CITE </w:instrText>
      </w:r>
      <w:r w:rsidR="00590D5F">
        <w:rPr>
          <w:szCs w:val="22"/>
        </w:rPr>
        <w:fldChar w:fldCharType="begin">
          <w:fldData xml:space="preserve">PEVuZE5vdGU+PENpdGU+PFJlY051bT4xMDk8L1JlY051bT48RGlzcGxheVRleHQ+WzctMTFdPC9E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</w:fldData>
        </w:fldChar>
      </w:r>
      <w:r w:rsidR="00590D5F">
        <w:rPr>
          <w:szCs w:val="22"/>
        </w:rPr>
        <w:instrText xml:space="preserve"> ADDIN EN.CITE.DATA </w:instrText>
      </w:r>
      <w:r w:rsidR="00590D5F">
        <w:rPr>
          <w:szCs w:val="22"/>
        </w:rPr>
      </w:r>
      <w:r w:rsidR="00590D5F">
        <w:rPr>
          <w:szCs w:val="22"/>
        </w:rPr>
        <w:fldChar w:fldCharType="end"/>
      </w:r>
      <w:r w:rsidR="00D75B58">
        <w:rPr>
          <w:szCs w:val="22"/>
        </w:rPr>
      </w:r>
      <w:r w:rsidR="00D75B58">
        <w:rPr>
          <w:szCs w:val="22"/>
        </w:rPr>
        <w:fldChar w:fldCharType="separate"/>
      </w:r>
      <w:r w:rsidR="00590D5F">
        <w:rPr>
          <w:noProof/>
          <w:szCs w:val="22"/>
        </w:rPr>
        <w:t>[7-11]</w:t>
      </w:r>
      <w:r w:rsidR="00D75B58">
        <w:rPr>
          <w:szCs w:val="22"/>
        </w:rPr>
        <w:fldChar w:fldCharType="end"/>
      </w:r>
      <w:r w:rsidR="00D75B58">
        <w:rPr>
          <w:szCs w:val="22"/>
        </w:rPr>
        <w:t xml:space="preserve"> </w:t>
      </w:r>
      <w:r w:rsidR="00B02EB5" w:rsidRPr="00C22987">
        <w:rPr>
          <w:szCs w:val="22"/>
        </w:rPr>
        <w:t>for the past nine</w:t>
      </w:r>
      <w:r w:rsidRPr="00C22987">
        <w:rPr>
          <w:szCs w:val="22"/>
        </w:rPr>
        <w:t xml:space="preserve"> years</w:t>
      </w:r>
      <w:r w:rsidR="00D75B58">
        <w:rPr>
          <w:szCs w:val="22"/>
        </w:rPr>
        <w:t>, as well as the Dutch translational research informatics project CTMM-</w:t>
      </w:r>
      <w:proofErr w:type="spellStart"/>
      <w:r w:rsidR="00D75B58">
        <w:rPr>
          <w:szCs w:val="22"/>
        </w:rPr>
        <w:t>TraIT</w:t>
      </w:r>
      <w:proofErr w:type="spellEnd"/>
      <w:r w:rsidR="00D75B58">
        <w:rPr>
          <w:szCs w:val="22"/>
        </w:rPr>
        <w:t xml:space="preserve"> </w:t>
      </w:r>
      <w:r w:rsidR="00D75B58">
        <w:rPr>
          <w:szCs w:val="22"/>
        </w:rPr>
        <w:fldChar w:fldCharType="begin"/>
      </w:r>
      <w:r w:rsidR="00590D5F">
        <w:rPr>
          <w:szCs w:val="22"/>
        </w:rPr>
        <w:instrText xml:space="preserve"> ADDIN EN.CITE &lt;EndNote&gt;&lt;Cite&gt;&lt;Author&gt;Meijer&lt;/Author&gt;&lt;Year&gt;2017&lt;/Year&gt;&lt;RecNum&gt;76&lt;/RecNum&gt;&lt;DisplayText&gt;[12]&lt;/DisplayText&gt;&lt;record&gt;&lt;rec-number&gt;76&lt;/rec-number&gt;&lt;foreign-keys&gt;&lt;key app="EN" db-id="xa5tz00d40tew7e0af9xvrwj5fa25rpw2v95" timestamp="1550652597"&gt;76&lt;/key&gt;&lt;/foreign-keys&gt;&lt;ref-type name="Report"&gt;27&lt;/ref-type&gt;&lt;contributors&gt;&lt;authors&gt;&lt;author&gt;Meijer, G.A.&lt;/author&gt;&lt;author&gt;Boiten, J. W.&lt;/author&gt;&lt;author&gt;Beliën, J.A.M.&lt;/author&gt;&lt;author&gt;Verheul, H.M.W.&lt;/author&gt;&lt;author&gt;Cavelaars, M.N.&lt;/author&gt;&lt;author&gt;Dekker, A.&lt;/author&gt;&lt;author&gt;Lansberg, P.&lt;/author&gt;&lt;author&gt;Fijneman, R.J.A.&lt;/author&gt;&lt;author&gt;Van der Linden, W.&lt;/author&gt;&lt;author&gt;Azevedo, R.&lt;/author&gt;&lt;author&gt;Stathonikos, N.&lt;/author&gt;&lt;/authors&gt;&lt;/contributors&gt;&lt;titles&gt;&lt;title&gt;TraIT - Translational Research IT&lt;/title&gt;&lt;/titles&gt;&lt;dates&gt;&lt;year&gt;2017&lt;/year&gt;&lt;/dates&gt;&lt;urls&gt;&lt;related-urls&gt;&lt;url&gt;https://trait.health-ri.nl/TraITbookletFinalHR.pdf&lt;/url&gt;&lt;/related-urls&gt;&lt;/urls&gt;&lt;/record&gt;&lt;/Cite&gt;&lt;/EndNote&gt;</w:instrText>
      </w:r>
      <w:r w:rsidR="00D75B58">
        <w:rPr>
          <w:szCs w:val="22"/>
        </w:rPr>
        <w:fldChar w:fldCharType="separate"/>
      </w:r>
      <w:r w:rsidR="00590D5F">
        <w:rPr>
          <w:noProof/>
          <w:szCs w:val="22"/>
        </w:rPr>
        <w:t>[12]</w:t>
      </w:r>
      <w:r w:rsidR="00D75B58">
        <w:rPr>
          <w:szCs w:val="22"/>
        </w:rPr>
        <w:fldChar w:fldCharType="end"/>
      </w:r>
      <w:r w:rsidRPr="00C22987">
        <w:rPr>
          <w:szCs w:val="22"/>
        </w:rPr>
        <w:t>, and presents his learnings in this paper in the form of ten commandments.</w:t>
      </w:r>
      <w:r w:rsidR="00824D16" w:rsidRPr="00C22987">
        <w:rPr>
          <w:szCs w:val="22"/>
        </w:rPr>
        <w:t xml:space="preserve"> These learnings are </w:t>
      </w:r>
      <w:r w:rsidR="002B3DEB" w:rsidRPr="00C22987">
        <w:rPr>
          <w:szCs w:val="22"/>
        </w:rPr>
        <w:t xml:space="preserve">not only </w:t>
      </w:r>
      <w:r w:rsidR="00824D16" w:rsidRPr="00C22987">
        <w:rPr>
          <w:szCs w:val="22"/>
        </w:rPr>
        <w:t>useful for the data managers, but for all involved in a</w:t>
      </w:r>
      <w:r w:rsidR="00707FCE">
        <w:rPr>
          <w:szCs w:val="22"/>
        </w:rPr>
        <w:t xml:space="preserve"> translational research project, since they touch upon very crucial elements such as data quality, data access and sustainability.</w:t>
      </w:r>
    </w:p>
    <w:p w14:paraId="7284C167" w14:textId="0065DCC3" w:rsidR="008E0E61" w:rsidRDefault="008E0E61" w:rsidP="00B9252A">
      <w:pPr>
        <w:pStyle w:val="Heading1"/>
      </w:pPr>
      <w:r>
        <w:t>The Ten Commandments</w:t>
      </w:r>
    </w:p>
    <w:p w14:paraId="1AF237E7" w14:textId="25A095B8" w:rsidR="00686B9F" w:rsidRPr="008E0E61" w:rsidRDefault="00686B9F" w:rsidP="008E0E61">
      <w:pPr>
        <w:pStyle w:val="Heading2"/>
        <w:numPr>
          <w:ilvl w:val="0"/>
          <w:numId w:val="0"/>
        </w:numPr>
      </w:pPr>
      <w:r w:rsidRPr="008E0E61">
        <w:t>Commandment 1: Create a separate Data Management WP</w:t>
      </w:r>
    </w:p>
    <w:p w14:paraId="3F498E73" w14:textId="496CEFF8" w:rsidR="00686B9F" w:rsidRPr="00C22987" w:rsidRDefault="00686B9F" w:rsidP="00686B9F">
      <w:pPr>
        <w:spacing w:line="280" w:lineRule="exact"/>
        <w:rPr>
          <w:szCs w:val="22"/>
        </w:rPr>
      </w:pPr>
      <w:r w:rsidRPr="00C22987">
        <w:rPr>
          <w:szCs w:val="22"/>
        </w:rPr>
        <w:t>When clinicians, biologists and other researchers come together in a translational research project, they often do not think about data management, data curation</w:t>
      </w:r>
      <w:r w:rsidR="00E91201" w:rsidRPr="00C22987">
        <w:rPr>
          <w:szCs w:val="22"/>
        </w:rPr>
        <w:t>, data integration</w:t>
      </w:r>
      <w:r w:rsidRPr="00C22987">
        <w:rPr>
          <w:szCs w:val="22"/>
        </w:rPr>
        <w:t xml:space="preserve"> and the IT infrastructure, except for when it is already too late: the data sit on several computer</w:t>
      </w:r>
      <w:r w:rsidR="00D62D94" w:rsidRPr="00C22987">
        <w:rPr>
          <w:szCs w:val="22"/>
        </w:rPr>
        <w:t>s</w:t>
      </w:r>
      <w:r w:rsidRPr="00C22987">
        <w:rPr>
          <w:szCs w:val="22"/>
        </w:rPr>
        <w:t xml:space="preserve"> scattered over different institutes, and nobody knows how to combine them</w:t>
      </w:r>
      <w:r w:rsidR="00E91201" w:rsidRPr="00C22987">
        <w:rPr>
          <w:szCs w:val="22"/>
        </w:rPr>
        <w:t xml:space="preserve"> </w:t>
      </w:r>
      <w:r w:rsidRPr="00C22987">
        <w:rPr>
          <w:szCs w:val="22"/>
        </w:rPr>
        <w:t xml:space="preserve">and make sense of them. The solution: create a separate work package on data management, which has FTEs and other financial resources allocated. Within this WP, a data management plan (DMP) will be created which describes exactly how the data management will take place (such a DMP is obligated nowadays in several funding </w:t>
      </w:r>
      <w:proofErr w:type="spellStart"/>
      <w:r w:rsidRPr="00C22987">
        <w:rPr>
          <w:szCs w:val="22"/>
        </w:rPr>
        <w:t>programmes</w:t>
      </w:r>
      <w:proofErr w:type="spellEnd"/>
      <w:r w:rsidRPr="00C22987">
        <w:rPr>
          <w:szCs w:val="22"/>
        </w:rPr>
        <w:t xml:space="preserve"> such as Horizon 2020, and for good reason).</w:t>
      </w:r>
      <w:r w:rsidR="00803FD0" w:rsidRPr="00C22987">
        <w:rPr>
          <w:szCs w:val="22"/>
        </w:rPr>
        <w:t xml:space="preserve"> </w:t>
      </w:r>
      <w:r w:rsidR="00E91201" w:rsidRPr="00C22987">
        <w:rPr>
          <w:szCs w:val="22"/>
        </w:rPr>
        <w:t>Since</w:t>
      </w:r>
      <w:r w:rsidR="00803FD0" w:rsidRPr="00C22987">
        <w:rPr>
          <w:szCs w:val="22"/>
        </w:rPr>
        <w:t xml:space="preserve"> this data management WP will have touchpoints with the other (data-generating) work</w:t>
      </w:r>
      <w:r w:rsidR="001B7F17" w:rsidRPr="00C22987">
        <w:rPr>
          <w:szCs w:val="22"/>
        </w:rPr>
        <w:t xml:space="preserve"> </w:t>
      </w:r>
      <w:r w:rsidR="00803FD0" w:rsidRPr="00C22987">
        <w:rPr>
          <w:szCs w:val="22"/>
        </w:rPr>
        <w:t xml:space="preserve">packages, the data management WP leader needs to be involved in </w:t>
      </w:r>
      <w:r w:rsidR="00E91201" w:rsidRPr="00C22987">
        <w:rPr>
          <w:szCs w:val="22"/>
        </w:rPr>
        <w:t>all project meetings.</w:t>
      </w:r>
      <w:r w:rsidR="00155166" w:rsidRPr="00C22987">
        <w:rPr>
          <w:szCs w:val="22"/>
        </w:rPr>
        <w:t xml:space="preserve"> It is also advised to create a separate WP on data analysis, which gets its input from the data management / data integration WP (Figure 1).</w:t>
      </w:r>
    </w:p>
    <w:p w14:paraId="7DAB84BB" w14:textId="12E25EE5" w:rsidR="00E91201" w:rsidRDefault="00E91201" w:rsidP="00686B9F">
      <w:pPr>
        <w:spacing w:line="280" w:lineRule="exact"/>
        <w:rPr>
          <w:rFonts w:ascii="Arial" w:hAnsi="Arial" w:cs="Arial"/>
          <w:sz w:val="22"/>
          <w:szCs w:val="22"/>
        </w:rPr>
      </w:pPr>
    </w:p>
    <w:p w14:paraId="5BACEABE" w14:textId="282EF0AE" w:rsidR="00686B9F" w:rsidRPr="00B874EA" w:rsidRDefault="00155166" w:rsidP="00C22987">
      <w:pPr>
        <w:spacing w:line="280" w:lineRule="exact"/>
        <w:ind w:firstLine="0"/>
        <w:rPr>
          <w:szCs w:val="20"/>
        </w:rPr>
      </w:pPr>
      <w:r w:rsidRPr="00B874EA">
        <w:rPr>
          <w:b/>
          <w:noProof/>
          <w:szCs w:val="20"/>
          <w:lang w:eastAsia="en-US"/>
        </w:rPr>
        <w:lastRenderedPageBreak/>
        <w:drawing>
          <wp:anchor distT="0" distB="0" distL="114300" distR="114300" simplePos="0" relativeHeight="251658240" behindDoc="0" locked="0" layoutInCell="1" allowOverlap="0" wp14:anchorId="12833910" wp14:editId="150CD408">
            <wp:simplePos x="0" y="0"/>
            <wp:positionH relativeFrom="margin">
              <wp:align>right</wp:align>
            </wp:positionH>
            <wp:positionV relativeFrom="margin">
              <wp:align>top</wp:align>
            </wp:positionV>
            <wp:extent cx="5248656" cy="2670048"/>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48656" cy="267004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03093" w:rsidRPr="00B874EA">
        <w:rPr>
          <w:b/>
          <w:szCs w:val="20"/>
        </w:rPr>
        <w:t>Figure 1.</w:t>
      </w:r>
      <w:r w:rsidR="00E03093" w:rsidRPr="00B874EA">
        <w:rPr>
          <w:szCs w:val="20"/>
        </w:rPr>
        <w:t xml:space="preserve"> A proposed </w:t>
      </w:r>
      <w:r w:rsidR="004268D5" w:rsidRPr="00B874EA">
        <w:rPr>
          <w:szCs w:val="20"/>
        </w:rPr>
        <w:t>WP structure for a translational research project</w:t>
      </w:r>
    </w:p>
    <w:p w14:paraId="79D5A9DB" w14:textId="4786964F" w:rsidR="00A63C81" w:rsidRDefault="00A63C81" w:rsidP="00686B9F">
      <w:pPr>
        <w:spacing w:line="280" w:lineRule="exact"/>
        <w:rPr>
          <w:rFonts w:ascii="Arial" w:hAnsi="Arial" w:cs="Arial"/>
          <w:sz w:val="22"/>
          <w:szCs w:val="22"/>
        </w:rPr>
      </w:pPr>
    </w:p>
    <w:p w14:paraId="05A99B0F" w14:textId="67907941" w:rsidR="00686B9F" w:rsidRPr="00686B9F" w:rsidRDefault="00686B9F" w:rsidP="008E0E61">
      <w:pPr>
        <w:pStyle w:val="Heading2"/>
        <w:numPr>
          <w:ilvl w:val="0"/>
          <w:numId w:val="0"/>
        </w:numPr>
      </w:pPr>
      <w:r w:rsidRPr="00686B9F">
        <w:t>Commandment 2: Reserve time and money for data entry</w:t>
      </w:r>
    </w:p>
    <w:p w14:paraId="5738267F" w14:textId="63D75B70" w:rsidR="00686B9F" w:rsidRPr="00C22987" w:rsidRDefault="00686B9F" w:rsidP="00686B9F">
      <w:pPr>
        <w:spacing w:line="280" w:lineRule="exact"/>
        <w:rPr>
          <w:szCs w:val="22"/>
        </w:rPr>
      </w:pPr>
      <w:r w:rsidRPr="00C22987">
        <w:rPr>
          <w:szCs w:val="22"/>
        </w:rPr>
        <w:t>The Principal Investigators of a translational research project like to talk about the grand scheme of things</w:t>
      </w:r>
      <w:r w:rsidR="007A401B" w:rsidRPr="00C22987">
        <w:rPr>
          <w:szCs w:val="22"/>
        </w:rPr>
        <w:t xml:space="preserve">: scientific hypotheses, </w:t>
      </w:r>
      <w:r w:rsidR="00963A8F" w:rsidRPr="00C22987">
        <w:rPr>
          <w:szCs w:val="22"/>
        </w:rPr>
        <w:t xml:space="preserve">great breakthroughs </w:t>
      </w:r>
      <w:r w:rsidR="007A401B" w:rsidRPr="00C22987">
        <w:rPr>
          <w:szCs w:val="22"/>
        </w:rPr>
        <w:t xml:space="preserve">and </w:t>
      </w:r>
      <w:r w:rsidR="00963A8F" w:rsidRPr="00C22987">
        <w:rPr>
          <w:szCs w:val="22"/>
        </w:rPr>
        <w:t>publications in big journals</w:t>
      </w:r>
      <w:r w:rsidRPr="00C22987">
        <w:rPr>
          <w:szCs w:val="22"/>
        </w:rPr>
        <w:t>, but often forget that they need people to do the 'dirty job';</w:t>
      </w:r>
      <w:r w:rsidR="00A07EDC" w:rsidRPr="00C22987">
        <w:rPr>
          <w:szCs w:val="22"/>
        </w:rPr>
        <w:t xml:space="preserve"> </w:t>
      </w:r>
      <w:r w:rsidRPr="00C22987">
        <w:rPr>
          <w:szCs w:val="22"/>
        </w:rPr>
        <w:t xml:space="preserve">for example, </w:t>
      </w:r>
      <w:r w:rsidR="00520B04" w:rsidRPr="00C22987">
        <w:rPr>
          <w:szCs w:val="22"/>
        </w:rPr>
        <w:t xml:space="preserve">the </w:t>
      </w:r>
      <w:r w:rsidRPr="00C22987">
        <w:rPr>
          <w:szCs w:val="22"/>
        </w:rPr>
        <w:t xml:space="preserve">entering </w:t>
      </w:r>
      <w:r w:rsidR="00520B04" w:rsidRPr="00C22987">
        <w:rPr>
          <w:szCs w:val="22"/>
        </w:rPr>
        <w:t>of data into an EDC</w:t>
      </w:r>
      <w:r w:rsidRPr="00C22987">
        <w:rPr>
          <w:szCs w:val="22"/>
        </w:rPr>
        <w:t xml:space="preserve"> system</w:t>
      </w:r>
      <w:r w:rsidR="00520B04" w:rsidRPr="00C22987">
        <w:rPr>
          <w:szCs w:val="22"/>
        </w:rPr>
        <w:t xml:space="preserve"> such as </w:t>
      </w:r>
      <w:proofErr w:type="spellStart"/>
      <w:r w:rsidR="00520B04" w:rsidRPr="00C22987">
        <w:rPr>
          <w:szCs w:val="22"/>
        </w:rPr>
        <w:t>OpenClinica</w:t>
      </w:r>
      <w:proofErr w:type="spellEnd"/>
      <w:r w:rsidR="00520B04" w:rsidRPr="00C22987">
        <w:rPr>
          <w:szCs w:val="22"/>
        </w:rPr>
        <w:t xml:space="preserve"> </w:t>
      </w:r>
      <w:r w:rsidR="00520B04" w:rsidRPr="00C22987">
        <w:rPr>
          <w:szCs w:val="22"/>
        </w:rPr>
        <w:fldChar w:fldCharType="begin"/>
      </w:r>
      <w:r w:rsidR="00590D5F">
        <w:rPr>
          <w:szCs w:val="22"/>
        </w:rPr>
        <w:instrText xml:space="preserve"> ADDIN EN.CITE &lt;EndNote&gt;&lt;Cite&gt;&lt;RecNum&gt;80&lt;/RecNum&gt;&lt;DisplayText&gt;[13]&lt;/DisplayText&gt;&lt;record&gt;&lt;rec-number&gt;80&lt;/rec-number&gt;&lt;foreign-keys&gt;&lt;key app="EN" db-id="xa5tz00d40tew7e0af9xvrwj5fa25rpw2v95" timestamp="1550655513"&gt;80&lt;/key&gt;&lt;/foreign-keys&gt;&lt;ref-type name="Web Page"&gt;12&lt;/ref-type&gt;&lt;contributors&gt;&lt;/contributors&gt;&lt;titles&gt;&lt;title&gt;OpenClinica - Electronic Data Capture for Clinical Research&lt;/title&gt;&lt;/titles&gt;&lt;dates&gt;&lt;/dates&gt;&lt;urls&gt;&lt;related-urls&gt;&lt;url&gt;https://www.openclinica.com&lt;/url&gt;&lt;/related-urls&gt;&lt;/urls&gt;&lt;/record&gt;&lt;/Cite&gt;&lt;/EndNote&gt;</w:instrText>
      </w:r>
      <w:r w:rsidR="00520B04" w:rsidRPr="00C22987">
        <w:rPr>
          <w:szCs w:val="22"/>
        </w:rPr>
        <w:fldChar w:fldCharType="separate"/>
      </w:r>
      <w:r w:rsidR="00590D5F">
        <w:rPr>
          <w:noProof/>
          <w:szCs w:val="22"/>
        </w:rPr>
        <w:t>[13]</w:t>
      </w:r>
      <w:r w:rsidR="00520B04" w:rsidRPr="00C22987">
        <w:rPr>
          <w:szCs w:val="22"/>
        </w:rPr>
        <w:fldChar w:fldCharType="end"/>
      </w:r>
      <w:r w:rsidR="007A401B" w:rsidRPr="00C22987">
        <w:rPr>
          <w:szCs w:val="22"/>
        </w:rPr>
        <w:t xml:space="preserve"> or Castor EDC</w:t>
      </w:r>
      <w:r w:rsidR="00963A8F" w:rsidRPr="00C22987">
        <w:rPr>
          <w:szCs w:val="22"/>
        </w:rPr>
        <w:t xml:space="preserve"> </w:t>
      </w:r>
      <w:r w:rsidR="00963A8F" w:rsidRPr="00C22987">
        <w:rPr>
          <w:szCs w:val="22"/>
        </w:rPr>
        <w:fldChar w:fldCharType="begin"/>
      </w:r>
      <w:r w:rsidR="00590D5F">
        <w:rPr>
          <w:szCs w:val="22"/>
        </w:rPr>
        <w:instrText xml:space="preserve"> ADDIN EN.CITE &lt;EndNote&gt;&lt;Cite&gt;&lt;RecNum&gt;89&lt;/RecNum&gt;&lt;DisplayText&gt;[14]&lt;/DisplayText&gt;&lt;record&gt;&lt;rec-number&gt;89&lt;/rec-number&gt;&lt;foreign-keys&gt;&lt;key app="EN" db-id="xa5tz00d40tew7e0af9xvrwj5fa25rpw2v95" timestamp="1550945862"&gt;89&lt;/key&gt;&lt;/foreign-keys&gt;&lt;ref-type name="Web Page"&gt;12&lt;/ref-type&gt;&lt;contributors&gt;&lt;/contributors&gt;&lt;titles&gt;&lt;title&gt;Castor EDC - Cloud-based Electronic Data Capture Platform&lt;/title&gt;&lt;/titles&gt;&lt;dates&gt;&lt;/dates&gt;&lt;urls&gt;&lt;related-urls&gt;&lt;url&gt;https://www.castoredc.com&lt;/url&gt;&lt;/related-urls&gt;&lt;/urls&gt;&lt;/record&gt;&lt;/Cite&gt;&lt;/EndNote&gt;</w:instrText>
      </w:r>
      <w:r w:rsidR="00963A8F" w:rsidRPr="00C22987">
        <w:rPr>
          <w:szCs w:val="22"/>
        </w:rPr>
        <w:fldChar w:fldCharType="separate"/>
      </w:r>
      <w:r w:rsidR="00590D5F">
        <w:rPr>
          <w:noProof/>
          <w:szCs w:val="22"/>
        </w:rPr>
        <w:t>[14]</w:t>
      </w:r>
      <w:r w:rsidR="00963A8F" w:rsidRPr="00C22987">
        <w:rPr>
          <w:szCs w:val="22"/>
        </w:rPr>
        <w:fldChar w:fldCharType="end"/>
      </w:r>
      <w:r w:rsidRPr="00C22987">
        <w:rPr>
          <w:szCs w:val="22"/>
        </w:rPr>
        <w:t xml:space="preserve">. This work often </w:t>
      </w:r>
      <w:r w:rsidR="00520B04" w:rsidRPr="00C22987">
        <w:rPr>
          <w:szCs w:val="22"/>
        </w:rPr>
        <w:t>is assigned to</w:t>
      </w:r>
      <w:r w:rsidRPr="00C22987">
        <w:rPr>
          <w:szCs w:val="22"/>
        </w:rPr>
        <w:t xml:space="preserve"> trial nurses, who usually already have enough, more pressing, things on their hands.</w:t>
      </w:r>
      <w:r w:rsidR="00A07EDC" w:rsidRPr="00C22987">
        <w:rPr>
          <w:szCs w:val="22"/>
        </w:rPr>
        <w:t xml:space="preserve"> </w:t>
      </w:r>
      <w:r w:rsidRPr="00C22987">
        <w:rPr>
          <w:szCs w:val="22"/>
        </w:rPr>
        <w:t xml:space="preserve">The data entry work is on the bottom of their priority list, which can cause delays and even errors. </w:t>
      </w:r>
      <w:r w:rsidR="00A07EDC" w:rsidRPr="00C22987">
        <w:rPr>
          <w:szCs w:val="22"/>
        </w:rPr>
        <w:t>Which is really a concern, because data quality is a very important matter when it comes to data analysis</w:t>
      </w:r>
      <w:r w:rsidR="00520B04" w:rsidRPr="00C22987">
        <w:rPr>
          <w:szCs w:val="22"/>
        </w:rPr>
        <w:t xml:space="preserve"> </w:t>
      </w:r>
      <w:r w:rsidR="00520B04" w:rsidRPr="00C22987">
        <w:rPr>
          <w:szCs w:val="22"/>
        </w:rPr>
        <w:fldChar w:fldCharType="begin"/>
      </w:r>
      <w:r w:rsidR="00590D5F">
        <w:rPr>
          <w:szCs w:val="22"/>
        </w:rPr>
        <w:instrText xml:space="preserve"> ADDIN EN.CITE &lt;EndNote&gt;&lt;Cite&gt;&lt;Author&gt;Cai&lt;/Author&gt;&lt;Year&gt;2015&lt;/Year&gt;&lt;RecNum&gt;87&lt;/RecNum&gt;&lt;DisplayText&gt;[15]&lt;/DisplayText&gt;&lt;record&gt;&lt;rec-number&gt;87&lt;/rec-number&gt;&lt;foreign-keys&gt;&lt;key app="EN" db-id="xa5tz00d40tew7e0af9xvrwj5fa25rpw2v95" timestamp="1550767238"&gt;87&lt;/key&gt;&lt;/foreign-keys&gt;&lt;ref-type name="Journal Article"&gt;17&lt;/ref-type&gt;&lt;contributors&gt;&lt;authors&gt;&lt;author&gt;Cai, L.&lt;/author&gt;&lt;author&gt;Zhu, Y.&lt;/author&gt;&lt;/authors&gt;&lt;/contributors&gt;&lt;titles&gt;&lt;title&gt;The Challenges of Data Quality and Data Quality Assessment in the Big Data Era&lt;/title&gt;&lt;secondary-title&gt;Data Science Journal&lt;/secondary-title&gt;&lt;/titles&gt;&lt;periodical&gt;&lt;full-title&gt;Data Science Journal&lt;/full-title&gt;&lt;/periodical&gt;&lt;volume&gt;14&lt;/volume&gt;&lt;number&gt;2&lt;/number&gt;&lt;dates&gt;&lt;year&gt;2015&lt;/year&gt;&lt;/dates&gt;&lt;urls&gt;&lt;/urls&gt;&lt;electronic-resource-num&gt;http://doi.org/10.5334/dsj-2015-002&lt;/electronic-resource-num&gt;&lt;/record&gt;&lt;/Cite&gt;&lt;/EndNote&gt;</w:instrText>
      </w:r>
      <w:r w:rsidR="00520B04" w:rsidRPr="00C22987">
        <w:rPr>
          <w:szCs w:val="22"/>
        </w:rPr>
        <w:fldChar w:fldCharType="separate"/>
      </w:r>
      <w:r w:rsidR="00590D5F">
        <w:rPr>
          <w:noProof/>
          <w:szCs w:val="22"/>
        </w:rPr>
        <w:t>[15]</w:t>
      </w:r>
      <w:r w:rsidR="00520B04" w:rsidRPr="00C22987">
        <w:rPr>
          <w:szCs w:val="22"/>
        </w:rPr>
        <w:fldChar w:fldCharType="end"/>
      </w:r>
      <w:r w:rsidR="00A07EDC" w:rsidRPr="00C22987">
        <w:rPr>
          <w:szCs w:val="22"/>
        </w:rPr>
        <w:t>.</w:t>
      </w:r>
      <w:r w:rsidR="009D4951" w:rsidRPr="00C22987">
        <w:rPr>
          <w:szCs w:val="22"/>
        </w:rPr>
        <w:t xml:space="preserve"> The term “Garbage in, garbage out” (GIGO) comes from computer science, but applies to </w:t>
      </w:r>
      <w:r w:rsidR="004437E5" w:rsidRPr="00C22987">
        <w:rPr>
          <w:szCs w:val="22"/>
        </w:rPr>
        <w:t>medical</w:t>
      </w:r>
      <w:r w:rsidR="009D4951" w:rsidRPr="00C22987">
        <w:rPr>
          <w:szCs w:val="22"/>
        </w:rPr>
        <w:t xml:space="preserve"> data as well</w:t>
      </w:r>
      <w:r w:rsidR="004437E5" w:rsidRPr="00C22987">
        <w:rPr>
          <w:szCs w:val="22"/>
        </w:rPr>
        <w:t xml:space="preserve"> </w:t>
      </w:r>
      <w:r w:rsidR="004437E5" w:rsidRPr="00C22987">
        <w:rPr>
          <w:szCs w:val="22"/>
        </w:rPr>
        <w:fldChar w:fldCharType="begin"/>
      </w:r>
      <w:r w:rsidR="00590D5F">
        <w:rPr>
          <w:szCs w:val="22"/>
        </w:rPr>
        <w:instrText xml:space="preserve"> ADDIN EN.CITE &lt;EndNote&gt;&lt;Cite&gt;&lt;Author&gt;Kilkenny&lt;/Author&gt;&lt;Year&gt;2018&lt;/Year&gt;&lt;RecNum&gt;91&lt;/RecNum&gt;&lt;DisplayText&gt;[16]&lt;/DisplayText&gt;&lt;record&gt;&lt;rec-number&gt;91&lt;/rec-number&gt;&lt;foreign-keys&gt;&lt;key app="EN" db-id="xa5tz00d40tew7e0af9xvrwj5fa25rpw2v95" timestamp="1550946602"&gt;91&lt;/key&gt;&lt;/foreign-keys&gt;&lt;ref-type name="Journal Article"&gt;17&lt;/ref-type&gt;&lt;contributors&gt;&lt;authors&gt;&lt;author&gt;Kilkenny, M. F.&lt;/author&gt;&lt;author&gt;Robinson, K. M.&lt;/author&gt;&lt;/authors&gt;&lt;/contributors&gt;&lt;auth-address&gt;1 Monash University, Australia.&amp;#xD;2 Florey Institute of Neuroscience and Mental Health, Australia.&amp;#xD;3 La Trobe University, Australia.&lt;/auth-address&gt;&lt;titles&gt;&lt;title&gt;Data quality: &amp;quot;Garbage in - garbage out&amp;quot;&lt;/title&gt;&lt;secondary-title&gt;Health Inf Manag&lt;/secondary-title&gt;&lt;/titles&gt;&lt;periodical&gt;&lt;full-title&gt;Health Inf Manag&lt;/full-title&gt;&lt;/periodical&gt;&lt;pages&gt;103-105&lt;/pages&gt;&lt;volume&gt;47&lt;/volume&gt;&lt;number&gt;3&lt;/number&gt;&lt;dates&gt;&lt;year&gt;2018&lt;/year&gt;&lt;pub-dates&gt;&lt;date&gt;Sep&lt;/date&gt;&lt;/pub-dates&gt;&lt;/dates&gt;&lt;isbn&gt;1833-3575 (Electronic)&amp;#xD;1833-3583 (Linking)&lt;/isbn&gt;&lt;accession-num&gt;29719995&lt;/accession-num&gt;&lt;urls&gt;&lt;related-urls&gt;&lt;url&gt;https://www.ncbi.nlm.nih.gov/pubmed/29719995&lt;/url&gt;&lt;/related-urls&gt;&lt;/urls&gt;&lt;electronic-resource-num&gt;10.1177/1833358318774357&lt;/electronic-resource-num&gt;&lt;/record&gt;&lt;/Cite&gt;&lt;/EndNote&gt;</w:instrText>
      </w:r>
      <w:r w:rsidR="004437E5" w:rsidRPr="00C22987">
        <w:rPr>
          <w:szCs w:val="22"/>
        </w:rPr>
        <w:fldChar w:fldCharType="separate"/>
      </w:r>
      <w:r w:rsidR="00590D5F">
        <w:rPr>
          <w:noProof/>
          <w:szCs w:val="22"/>
        </w:rPr>
        <w:t>[16]</w:t>
      </w:r>
      <w:r w:rsidR="004437E5" w:rsidRPr="00C22987">
        <w:rPr>
          <w:szCs w:val="22"/>
        </w:rPr>
        <w:fldChar w:fldCharType="end"/>
      </w:r>
      <w:r w:rsidR="009D4951" w:rsidRPr="00C22987">
        <w:rPr>
          <w:szCs w:val="22"/>
        </w:rPr>
        <w:t>.</w:t>
      </w:r>
      <w:r w:rsidR="00065AD3" w:rsidRPr="00C22987">
        <w:rPr>
          <w:szCs w:val="22"/>
        </w:rPr>
        <w:t xml:space="preserve"> </w:t>
      </w:r>
      <w:r w:rsidRPr="00C22987">
        <w:rPr>
          <w:szCs w:val="22"/>
        </w:rPr>
        <w:t>The solution here is to reserve money to hire people who can</w:t>
      </w:r>
      <w:r w:rsidR="00A07EDC" w:rsidRPr="00C22987">
        <w:rPr>
          <w:szCs w:val="22"/>
        </w:rPr>
        <w:t xml:space="preserve"> </w:t>
      </w:r>
      <w:r w:rsidRPr="00C22987">
        <w:rPr>
          <w:szCs w:val="22"/>
        </w:rPr>
        <w:t>do this job for a certain amount of hours per week.</w:t>
      </w:r>
      <w:r w:rsidR="00A07EDC" w:rsidRPr="00C22987">
        <w:rPr>
          <w:szCs w:val="22"/>
        </w:rPr>
        <w:t xml:space="preserve"> By spending relatively little money on data entry, one can save a lot of time and money by not having to redo analyses because of missing or erroneous data.</w:t>
      </w:r>
    </w:p>
    <w:p w14:paraId="5FE34172" w14:textId="6480AA6E" w:rsidR="00686B9F" w:rsidRDefault="00686B9F" w:rsidP="00686B9F">
      <w:pPr>
        <w:spacing w:line="280" w:lineRule="exact"/>
        <w:rPr>
          <w:rFonts w:ascii="Arial" w:hAnsi="Arial" w:cs="Arial"/>
          <w:b/>
          <w:sz w:val="22"/>
          <w:szCs w:val="22"/>
        </w:rPr>
      </w:pPr>
    </w:p>
    <w:p w14:paraId="799EA382" w14:textId="47248A87" w:rsidR="00686B9F" w:rsidRPr="00686B9F" w:rsidRDefault="00686B9F" w:rsidP="008E0E61">
      <w:pPr>
        <w:pStyle w:val="Heading2"/>
        <w:numPr>
          <w:ilvl w:val="0"/>
          <w:numId w:val="0"/>
        </w:numPr>
      </w:pPr>
      <w:r w:rsidRPr="00686B9F">
        <w:t>Commandment 3: Define all data fields upfront</w:t>
      </w:r>
    </w:p>
    <w:p w14:paraId="069C2693" w14:textId="2B014236" w:rsidR="00444638" w:rsidRPr="00C22987" w:rsidRDefault="00686B9F" w:rsidP="00686B9F">
      <w:pPr>
        <w:spacing w:line="280" w:lineRule="exact"/>
        <w:rPr>
          <w:szCs w:val="22"/>
        </w:rPr>
      </w:pPr>
      <w:r w:rsidRPr="00C22987">
        <w:rPr>
          <w:szCs w:val="22"/>
        </w:rPr>
        <w:t xml:space="preserve">Within PCMM </w:t>
      </w:r>
      <w:r w:rsidRPr="00C22987">
        <w:rPr>
          <w:szCs w:val="22"/>
        </w:rPr>
        <w:fldChar w:fldCharType="begin"/>
      </w:r>
      <w:r w:rsidR="00590D5F">
        <w:rPr>
          <w:szCs w:val="22"/>
        </w:rPr>
        <w:instrText xml:space="preserve"> ADDIN EN.CITE &lt;EndNote&gt;&lt;Cite&gt;&lt;Author&gt;Bangma&lt;/Author&gt;&lt;Year&gt;2016&lt;/Year&gt;&lt;RecNum&gt;21&lt;/RecNum&gt;&lt;DisplayText&gt;[9]&lt;/DisplayText&gt;&lt;record&gt;&lt;rec-number&gt;21&lt;/rec-number&gt;&lt;foreign-keys&gt;&lt;key app="EN" db-id="xa5tz00d40tew7e0af9xvrwj5fa25rpw2v95" timestamp="0"&gt;21&lt;/key&gt;&lt;/foreign-keys&gt;&lt;ref-type name="Report"&gt;27&lt;/ref-type&gt;&lt;contributors&gt;&lt;authors&gt;&lt;author&gt;Bangma, C.H.&lt;/author&gt;&lt;author&gt;Schenk, E.&lt;/author&gt;&lt;author&gt;Jenster, G.&lt;/author&gt;&lt;author&gt;de Jong, I.J.&lt;/author&gt;&lt;author&gt;Obbink, H.&lt;/author&gt;&lt;author&gt;Hulsen, T.&lt;/author&gt;&lt;author&gt;Caldenhoven, E.&lt;/author&gt;&lt;/authors&gt;&lt;/contributors&gt;&lt;titles&gt;&lt;title&gt;Prostate Cancer Molecular Medicine - Molecular diagnosis, prognosis and imaging for tailored treatment of prostate cancer&lt;/title&gt;&lt;/titles&gt;&lt;dates&gt;&lt;year&gt;2016&lt;/year&gt;&lt;/dates&gt;&lt;urls&gt;&lt;related-urls&gt;&lt;url&gt;http://www.ctmm.nl/en/downloads/projects-downloads/pcmm-output-report&lt;/url&gt;&lt;/related-urls&gt;&lt;/urls&gt;&lt;/record&gt;&lt;/Cite&gt;&lt;/EndNote&gt;</w:instrText>
      </w:r>
      <w:r w:rsidRPr="00C22987">
        <w:rPr>
          <w:szCs w:val="22"/>
        </w:rPr>
        <w:fldChar w:fldCharType="separate"/>
      </w:r>
      <w:r w:rsidR="00590D5F">
        <w:rPr>
          <w:noProof/>
          <w:szCs w:val="22"/>
        </w:rPr>
        <w:t>[9]</w:t>
      </w:r>
      <w:r w:rsidRPr="00C22987">
        <w:rPr>
          <w:szCs w:val="22"/>
        </w:rPr>
        <w:fldChar w:fldCharType="end"/>
      </w:r>
      <w:r w:rsidRPr="00C22987">
        <w:rPr>
          <w:szCs w:val="22"/>
        </w:rPr>
        <w:t>, we noticed after a few years that some information that was essential to answer certain research questions was not being collected</w:t>
      </w:r>
      <w:r w:rsidR="00CF0244" w:rsidRPr="00C22987">
        <w:rPr>
          <w:szCs w:val="22"/>
        </w:rPr>
        <w:t xml:space="preserve"> in the </w:t>
      </w:r>
      <w:proofErr w:type="spellStart"/>
      <w:r w:rsidR="00CF0244" w:rsidRPr="00C22987">
        <w:rPr>
          <w:szCs w:val="22"/>
        </w:rPr>
        <w:t>eCRF</w:t>
      </w:r>
      <w:proofErr w:type="spellEnd"/>
      <w:r w:rsidRPr="00C22987">
        <w:rPr>
          <w:szCs w:val="22"/>
        </w:rPr>
        <w:t xml:space="preserve">. A second </w:t>
      </w:r>
      <w:proofErr w:type="spellStart"/>
      <w:r w:rsidR="00CF0244" w:rsidRPr="00C22987">
        <w:rPr>
          <w:szCs w:val="22"/>
        </w:rPr>
        <w:t>e</w:t>
      </w:r>
      <w:r w:rsidRPr="00C22987">
        <w:rPr>
          <w:szCs w:val="22"/>
        </w:rPr>
        <w:t>CRF</w:t>
      </w:r>
      <w:proofErr w:type="spellEnd"/>
      <w:r w:rsidRPr="00C22987">
        <w:rPr>
          <w:szCs w:val="22"/>
        </w:rPr>
        <w:t xml:space="preserve"> needed to be constructed, which resulted in a lot of time being spent on going back to the patient's entries in the hospital system and collect the data, if it was there at all. We learned our lesson. Within the </w:t>
      </w:r>
      <w:proofErr w:type="spellStart"/>
      <w:r w:rsidRPr="00C22987">
        <w:rPr>
          <w:szCs w:val="22"/>
        </w:rPr>
        <w:t>Movember</w:t>
      </w:r>
      <w:proofErr w:type="spellEnd"/>
      <w:r w:rsidRPr="00C22987">
        <w:rPr>
          <w:szCs w:val="22"/>
        </w:rPr>
        <w:t xml:space="preserve"> GAP3 project </w:t>
      </w:r>
      <w:r w:rsidRPr="00C22987">
        <w:rPr>
          <w:szCs w:val="22"/>
        </w:rPr>
        <w:fldChar w:fldCharType="begin"/>
      </w:r>
      <w:r w:rsidR="00590D5F">
        <w:rPr>
          <w:szCs w:val="22"/>
        </w:rPr>
        <w:instrText xml:space="preserve"> ADDIN EN.CITE &lt;EndNote&gt;&lt;Cite&gt;&lt;Author&gt;Hulsen&lt;/Author&gt;&lt;Year&gt;2016&lt;/Year&gt;&lt;RecNum&gt;8&lt;/RecNum&gt;&lt;DisplayText&gt;[10]&lt;/DisplayText&gt;&lt;record&gt;&lt;rec-number&gt;8&lt;/rec-number&gt;&lt;foreign-keys&gt;&lt;key app="EN" db-id="xa5tz00d40tew7e0af9xvrwj5fa25rpw2v95" timestamp="0"&gt;8&lt;/key&gt;&lt;/foreign-keys&gt;&lt;ref-type name="Journal Article"&gt;17&lt;/ref-type&gt;&lt;contributors&gt;&lt;authors&gt;&lt;author&gt;Hulsen, T.&lt;/author&gt;&lt;author&gt;Obbink, J.H.&lt;/author&gt;&lt;author&gt;Van der Linden, W.&lt;/author&gt;&lt;author&gt;De Jonge, C.&lt;/author&gt;&lt;author&gt;Nieboer, D.&lt;/author&gt;&lt;author&gt;Bruinsma, S.M.&lt;/author&gt;&lt;author&gt;Roobol M.J.&lt;/author&gt;&lt;author&gt;Bangma, C.H.&lt;/author&gt;&lt;/authors&gt;&lt;/contributors&gt;&lt;titles&gt;&lt;title&gt;958 Integrating large datasets for the Movember Global Action Plan on active surveillance for low risk prostate cancer&lt;/title&gt;&lt;secondary-title&gt;European Urology Supplements&lt;/secondary-title&gt;&lt;/titles&gt;&lt;periodical&gt;&lt;full-title&gt;European Urology Supplements&lt;/full-title&gt;&lt;/periodical&gt;&lt;pages&gt;e958&lt;/pages&gt;&lt;volume&gt;15&lt;/volume&gt;&lt;number&gt;3&lt;/number&gt;&lt;dates&gt;&lt;year&gt;2016&lt;/year&gt;&lt;/dates&gt;&lt;urls&gt;&lt;/urls&gt;&lt;electronic-resource-num&gt;https://doi.org/10.1016/S1569-9056(16)60959-4&lt;/electronic-resource-num&gt;&lt;/record&gt;&lt;/Cite&gt;&lt;/EndNote&gt;</w:instrText>
      </w:r>
      <w:r w:rsidRPr="00C22987">
        <w:rPr>
          <w:szCs w:val="22"/>
        </w:rPr>
        <w:fldChar w:fldCharType="separate"/>
      </w:r>
      <w:r w:rsidR="00590D5F">
        <w:rPr>
          <w:noProof/>
          <w:szCs w:val="22"/>
        </w:rPr>
        <w:t>[10]</w:t>
      </w:r>
      <w:r w:rsidRPr="00C22987">
        <w:rPr>
          <w:szCs w:val="22"/>
        </w:rPr>
        <w:fldChar w:fldCharType="end"/>
      </w:r>
      <w:r w:rsidRPr="00C22987">
        <w:rPr>
          <w:szCs w:val="22"/>
        </w:rPr>
        <w:t xml:space="preserve">, all parties together created the </w:t>
      </w:r>
      <w:proofErr w:type="spellStart"/>
      <w:r w:rsidRPr="00C22987">
        <w:rPr>
          <w:szCs w:val="22"/>
        </w:rPr>
        <w:t>Movember</w:t>
      </w:r>
      <w:proofErr w:type="spellEnd"/>
      <w:r w:rsidRPr="00C22987">
        <w:rPr>
          <w:szCs w:val="22"/>
        </w:rPr>
        <w:t xml:space="preserve"> GAP3 codebook, which was an extensive list of data fields designed to answer all research questions that we could think of at the start of the project.</w:t>
      </w:r>
      <w:r w:rsidR="00CF0244" w:rsidRPr="00C22987">
        <w:rPr>
          <w:szCs w:val="22"/>
        </w:rPr>
        <w:t xml:space="preserve"> Besides the data field name, we stored the data type (integer, float, string, categorical) and the unit</w:t>
      </w:r>
      <w:r w:rsidR="0023350D" w:rsidRPr="00C22987">
        <w:rPr>
          <w:szCs w:val="22"/>
        </w:rPr>
        <w:t xml:space="preserve"> (cm, kg, ng/ml, etc.)</w:t>
      </w:r>
      <w:r w:rsidR="00CF0244" w:rsidRPr="00C22987">
        <w:rPr>
          <w:szCs w:val="22"/>
        </w:rPr>
        <w:t xml:space="preserve">, and (in case of a categorical data type) listed the categories. </w:t>
      </w:r>
      <w:r w:rsidR="0023350D" w:rsidRPr="00C22987">
        <w:rPr>
          <w:szCs w:val="22"/>
        </w:rPr>
        <w:t xml:space="preserve">Because part of the </w:t>
      </w:r>
      <w:proofErr w:type="spellStart"/>
      <w:r w:rsidR="0023350D" w:rsidRPr="00C22987">
        <w:rPr>
          <w:szCs w:val="22"/>
        </w:rPr>
        <w:t>Movember</w:t>
      </w:r>
      <w:proofErr w:type="spellEnd"/>
      <w:r w:rsidR="0023350D" w:rsidRPr="00C22987">
        <w:rPr>
          <w:szCs w:val="22"/>
        </w:rPr>
        <w:t xml:space="preserve"> GAP3 data was retrospective, we created some d</w:t>
      </w:r>
      <w:r w:rsidR="000E69F5" w:rsidRPr="00C22987">
        <w:rPr>
          <w:szCs w:val="22"/>
        </w:rPr>
        <w:t xml:space="preserve">ata model mapping </w:t>
      </w:r>
      <w:r w:rsidR="0023350D" w:rsidRPr="00C22987">
        <w:rPr>
          <w:szCs w:val="22"/>
        </w:rPr>
        <w:t xml:space="preserve">scripts </w:t>
      </w:r>
      <w:r w:rsidR="000E69F5" w:rsidRPr="00C22987">
        <w:rPr>
          <w:szCs w:val="22"/>
        </w:rPr>
        <w:fldChar w:fldCharType="begin"/>
      </w:r>
      <w:r w:rsidR="00590D5F">
        <w:rPr>
          <w:szCs w:val="22"/>
        </w:rPr>
        <w:instrText xml:space="preserve"> ADDIN EN.CITE &lt;EndNote&gt;&lt;Cite&gt;&lt;Author&gt;Hulsen&lt;/Author&gt;&lt;Year&gt;2017&lt;/Year&gt;&lt;RecNum&gt;68&lt;/RecNum&gt;&lt;DisplayText&gt;[17]&lt;/DisplayText&gt;&lt;record&gt;&lt;rec-number&gt;68&lt;/rec-number&gt;&lt;foreign-keys&gt;&lt;key app="EN" db-id="xa5tz00d40tew7e0af9xvrwj5fa25rpw2v95" timestamp="1542212866"&gt;68&lt;/key&gt;&lt;/foreign-keys&gt;&lt;ref-type name="Patent"&gt;25&lt;/ref-type&gt;&lt;contributors&gt;&lt;authors&gt;&lt;author&gt;Hulsen, T.&lt;/author&gt;&lt;author&gt;Van der Linden, W.&lt;/author&gt;&lt;author&gt;Pletea, D.&lt;/author&gt;&lt;author&gt;Obbink, J. H.&lt;/author&gt;&lt;author&gt;Quist, M. J.&lt;/author&gt;&lt;/authors&gt;&lt;/contributors&gt;&lt;titles&gt;&lt;title&gt;Data Model Mapping&lt;/title&gt;&lt;/titles&gt;&lt;section&gt;WO2017167628&lt;/section&gt;&lt;dates&gt;&lt;year&gt;2017&lt;/year&gt;&lt;/dates&gt;&lt;urls&gt;&lt;/urls&gt;&lt;/record&gt;&lt;/Cite&gt;&lt;/EndNote&gt;</w:instrText>
      </w:r>
      <w:r w:rsidR="000E69F5" w:rsidRPr="00C22987">
        <w:rPr>
          <w:szCs w:val="22"/>
        </w:rPr>
        <w:fldChar w:fldCharType="separate"/>
      </w:r>
      <w:r w:rsidR="00590D5F">
        <w:rPr>
          <w:noProof/>
          <w:szCs w:val="22"/>
        </w:rPr>
        <w:t>[17]</w:t>
      </w:r>
      <w:r w:rsidR="000E69F5" w:rsidRPr="00C22987">
        <w:rPr>
          <w:szCs w:val="22"/>
        </w:rPr>
        <w:fldChar w:fldCharType="end"/>
      </w:r>
      <w:r w:rsidR="0023350D" w:rsidRPr="00C22987">
        <w:rPr>
          <w:szCs w:val="22"/>
        </w:rPr>
        <w:t xml:space="preserve"> to map the existing data to this codebook.</w:t>
      </w:r>
    </w:p>
    <w:p w14:paraId="14E54F2B" w14:textId="5EAE89A5" w:rsidR="00444638" w:rsidRPr="00C22987" w:rsidRDefault="00444638" w:rsidP="00444638">
      <w:pPr>
        <w:spacing w:line="280" w:lineRule="exact"/>
        <w:rPr>
          <w:szCs w:val="22"/>
        </w:rPr>
      </w:pPr>
      <w:r w:rsidRPr="00C22987">
        <w:rPr>
          <w:szCs w:val="22"/>
        </w:rPr>
        <w:t xml:space="preserve">Figure 2 describes the clinical data collection process. </w:t>
      </w:r>
      <w:r w:rsidR="008605B7" w:rsidRPr="00C22987">
        <w:rPr>
          <w:szCs w:val="22"/>
        </w:rPr>
        <w:t xml:space="preserve">The green parts are these </w:t>
      </w:r>
      <w:r w:rsidR="006D19C2" w:rsidRPr="00C22987">
        <w:rPr>
          <w:szCs w:val="22"/>
        </w:rPr>
        <w:t>steps</w:t>
      </w:r>
      <w:r w:rsidR="008605B7" w:rsidRPr="00C22987">
        <w:rPr>
          <w:szCs w:val="22"/>
        </w:rPr>
        <w:t xml:space="preserve"> of the process that are necessary, whereas the red parts are </w:t>
      </w:r>
      <w:r w:rsidR="006D19C2" w:rsidRPr="00C22987">
        <w:rPr>
          <w:szCs w:val="22"/>
        </w:rPr>
        <w:t xml:space="preserve">steps that are </w:t>
      </w:r>
      <w:r w:rsidR="008605B7" w:rsidRPr="00C22987">
        <w:rPr>
          <w:szCs w:val="22"/>
        </w:rPr>
        <w:t xml:space="preserve">unnecessary in modern translational research. </w:t>
      </w:r>
      <w:r w:rsidR="006D19C2" w:rsidRPr="00C22987">
        <w:rPr>
          <w:szCs w:val="22"/>
        </w:rPr>
        <w:t xml:space="preserve">The green parts include the construction of the codebook, the </w:t>
      </w:r>
      <w:proofErr w:type="spellStart"/>
      <w:r w:rsidR="006D19C2" w:rsidRPr="00C22987">
        <w:rPr>
          <w:szCs w:val="22"/>
        </w:rPr>
        <w:t>eCRF</w:t>
      </w:r>
      <w:proofErr w:type="spellEnd"/>
      <w:r w:rsidR="006D19C2" w:rsidRPr="00C22987">
        <w:rPr>
          <w:szCs w:val="22"/>
        </w:rPr>
        <w:t xml:space="preserve"> creation, the data entry into the </w:t>
      </w:r>
      <w:proofErr w:type="spellStart"/>
      <w:r w:rsidR="006D19C2" w:rsidRPr="00C22987">
        <w:rPr>
          <w:szCs w:val="22"/>
        </w:rPr>
        <w:t>eCRF</w:t>
      </w:r>
      <w:proofErr w:type="spellEnd"/>
      <w:r w:rsidR="006D19C2" w:rsidRPr="00C22987">
        <w:rPr>
          <w:szCs w:val="22"/>
        </w:rPr>
        <w:t xml:space="preserve">, the data integration into the database and the data analysis leading to results. The red parts include the creation of and the data entry into the paper CRF, which ideally should be avoided because this gives the </w:t>
      </w:r>
      <w:r w:rsidR="006D19C2" w:rsidRPr="00C22987">
        <w:rPr>
          <w:szCs w:val="22"/>
        </w:rPr>
        <w:lastRenderedPageBreak/>
        <w:t xml:space="preserve">data entry person double work. The information should be entered directly into the </w:t>
      </w:r>
      <w:proofErr w:type="spellStart"/>
      <w:r w:rsidR="006D19C2" w:rsidRPr="00C22987">
        <w:rPr>
          <w:szCs w:val="22"/>
        </w:rPr>
        <w:t>eCRF</w:t>
      </w:r>
      <w:proofErr w:type="spellEnd"/>
      <w:r w:rsidR="006D19C2" w:rsidRPr="00C22987">
        <w:rPr>
          <w:szCs w:val="22"/>
        </w:rPr>
        <w:t xml:space="preserve"> instead. </w:t>
      </w:r>
      <w:r w:rsidR="008605B7" w:rsidRPr="00C22987">
        <w:rPr>
          <w:szCs w:val="22"/>
        </w:rPr>
        <w:t>The yellow line should only be followed when, even after carefully constructing the codebook, more data fields need to be included.</w:t>
      </w:r>
      <w:r w:rsidR="00EB0CE8" w:rsidRPr="00C22987">
        <w:rPr>
          <w:szCs w:val="22"/>
        </w:rPr>
        <w:t xml:space="preserve"> </w:t>
      </w:r>
      <w:r w:rsidR="00837BE7" w:rsidRPr="00C22987">
        <w:rPr>
          <w:szCs w:val="22"/>
        </w:rPr>
        <w:t>Ideally, the codebook should also be compliant with ontologies for translational research such as BFO, OBO and RO</w:t>
      </w:r>
      <w:r w:rsidR="00EB0CE8" w:rsidRPr="00C22987">
        <w:rPr>
          <w:szCs w:val="22"/>
        </w:rPr>
        <w:t xml:space="preserve"> </w:t>
      </w:r>
      <w:r w:rsidR="00EB0CE8" w:rsidRPr="00C22987">
        <w:rPr>
          <w:szCs w:val="22"/>
        </w:rPr>
        <w:fldChar w:fldCharType="begin"/>
      </w:r>
      <w:r w:rsidR="00590D5F">
        <w:rPr>
          <w:szCs w:val="22"/>
        </w:rPr>
        <w:instrText xml:space="preserve"> ADDIN EN.CITE &lt;EndNote&gt;&lt;Cite&gt;&lt;Author&gt;Smith&lt;/Author&gt;&lt;Year&gt;2011&lt;/Year&gt;&lt;RecNum&gt;108&lt;/RecNum&gt;&lt;DisplayText&gt;[18]&lt;/DisplayText&gt;&lt;record&gt;&lt;rec-number&gt;108&lt;/rec-number&gt;&lt;foreign-keys&gt;&lt;key app="EN" db-id="xa5tz00d40tew7e0af9xvrwj5fa25rpw2v95" timestamp="1551540321"&gt;108&lt;/key&gt;&lt;/foreign-keys&gt;&lt;ref-type name="Journal Article"&gt;17&lt;/ref-type&gt;&lt;contributors&gt;&lt;authors&gt;&lt;author&gt;Smith, B.&lt;/author&gt;&lt;author&gt;Scheuermann, R. H.&lt;/author&gt;&lt;/authors&gt;&lt;/contributors&gt;&lt;titles&gt;&lt;title&gt;Ontologies for clinical and translational research: Introduction&lt;/title&gt;&lt;secondary-title&gt;J Biomed Inform&lt;/secondary-title&gt;&lt;/titles&gt;&lt;periodical&gt;&lt;full-title&gt;J Biomed Inform&lt;/full-title&gt;&lt;/periodical&gt;&lt;pages&gt;3-7&lt;/pages&gt;&lt;volume&gt;44&lt;/volume&gt;&lt;number&gt;1&lt;/number&gt;&lt;keywords&gt;&lt;keyword&gt;*Biomedical Research&lt;/keyword&gt;&lt;keyword&gt;*Computational Biology&lt;/keyword&gt;&lt;keyword&gt;Data Mining&lt;/keyword&gt;&lt;keyword&gt;Documentation&lt;/keyword&gt;&lt;keyword&gt;*Medical Informatics&lt;/keyword&gt;&lt;keyword&gt;*Translational Medical Research&lt;/keyword&gt;&lt;/keywords&gt;&lt;dates&gt;&lt;year&gt;2011&lt;/year&gt;&lt;pub-dates&gt;&lt;date&gt;Feb&lt;/date&gt;&lt;/pub-dates&gt;&lt;/dates&gt;&lt;isbn&gt;1532-0480 (Electronic)&amp;#xD;1532-0464 (Linking)&lt;/isbn&gt;&lt;accession-num&gt;21241822&lt;/accession-num&gt;&lt;urls&gt;&lt;related-urls&gt;&lt;url&gt;https://www.ncbi.nlm.nih.gov/pubmed/21241822&lt;/url&gt;&lt;/related-urls&gt;&lt;/urls&gt;&lt;custom2&gt;PMC4896064&lt;/custom2&gt;&lt;electronic-resource-num&gt;10.1016/j.jbi.2011.01.002&lt;/electronic-resource-num&gt;&lt;/record&gt;&lt;/Cite&gt;&lt;/EndNote&gt;</w:instrText>
      </w:r>
      <w:r w:rsidR="00EB0CE8" w:rsidRPr="00C22987">
        <w:rPr>
          <w:szCs w:val="22"/>
        </w:rPr>
        <w:fldChar w:fldCharType="separate"/>
      </w:r>
      <w:r w:rsidR="00590D5F">
        <w:rPr>
          <w:noProof/>
          <w:szCs w:val="22"/>
        </w:rPr>
        <w:t>[18]</w:t>
      </w:r>
      <w:r w:rsidR="00EB0CE8" w:rsidRPr="00C22987">
        <w:rPr>
          <w:szCs w:val="22"/>
        </w:rPr>
        <w:fldChar w:fldCharType="end"/>
      </w:r>
      <w:r w:rsidR="00EB0CE8" w:rsidRPr="00C22987">
        <w:rPr>
          <w:szCs w:val="22"/>
        </w:rPr>
        <w:t>.</w:t>
      </w:r>
    </w:p>
    <w:p w14:paraId="04D7D068" w14:textId="602E48A1" w:rsidR="00444638" w:rsidRDefault="006D19C2" w:rsidP="00444638">
      <w:pPr>
        <w:spacing w:line="280" w:lineRule="exact"/>
        <w:rPr>
          <w:rFonts w:ascii="Arial" w:hAnsi="Arial" w:cs="Arial"/>
          <w:sz w:val="22"/>
          <w:szCs w:val="22"/>
        </w:rPr>
      </w:pPr>
      <w:r w:rsidRPr="00444638">
        <w:rPr>
          <w:noProof/>
          <w:lang w:eastAsia="en-US"/>
        </w:rPr>
        <w:drawing>
          <wp:anchor distT="0" distB="0" distL="114300" distR="114300" simplePos="0" relativeHeight="251659264" behindDoc="0" locked="0" layoutInCell="1" allowOverlap="1" wp14:anchorId="798504AC" wp14:editId="003DDCB9">
            <wp:simplePos x="0" y="0"/>
            <wp:positionH relativeFrom="column">
              <wp:posOffset>-9525</wp:posOffset>
            </wp:positionH>
            <wp:positionV relativeFrom="paragraph">
              <wp:posOffset>193675</wp:posOffset>
            </wp:positionV>
            <wp:extent cx="5266690" cy="2303780"/>
            <wp:effectExtent l="0" t="0" r="0" b="127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669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730074" w14:textId="2C638178" w:rsidR="00444638" w:rsidRPr="00B874EA" w:rsidRDefault="00444638" w:rsidP="00C22987">
      <w:pPr>
        <w:spacing w:line="280" w:lineRule="exact"/>
        <w:ind w:firstLine="0"/>
        <w:rPr>
          <w:szCs w:val="20"/>
        </w:rPr>
      </w:pPr>
      <w:r w:rsidRPr="00B874EA">
        <w:rPr>
          <w:b/>
          <w:szCs w:val="20"/>
        </w:rPr>
        <w:t>Figure 2.</w:t>
      </w:r>
      <w:r w:rsidRPr="00B874EA">
        <w:rPr>
          <w:szCs w:val="20"/>
        </w:rPr>
        <w:t xml:space="preserve"> The clinical data collection process.</w:t>
      </w:r>
    </w:p>
    <w:p w14:paraId="71C3D022" w14:textId="17EC9BE7" w:rsidR="00686B9F" w:rsidRPr="00686B9F" w:rsidRDefault="00686B9F" w:rsidP="00686B9F">
      <w:pPr>
        <w:spacing w:line="280" w:lineRule="exact"/>
        <w:rPr>
          <w:rFonts w:ascii="Arial" w:hAnsi="Arial" w:cs="Arial"/>
          <w:sz w:val="22"/>
          <w:szCs w:val="22"/>
        </w:rPr>
      </w:pPr>
    </w:p>
    <w:p w14:paraId="3644421A" w14:textId="7511A8D7" w:rsidR="00686B9F" w:rsidRPr="00686B9F" w:rsidRDefault="00686B9F" w:rsidP="008E0E61">
      <w:pPr>
        <w:pStyle w:val="Heading2"/>
        <w:numPr>
          <w:ilvl w:val="0"/>
          <w:numId w:val="0"/>
        </w:numPr>
      </w:pPr>
      <w:r w:rsidRPr="00686B9F">
        <w:t xml:space="preserve">Commandment 4: Make clear arrangements about </w:t>
      </w:r>
      <w:r w:rsidR="004D07AE">
        <w:t>data</w:t>
      </w:r>
      <w:r w:rsidRPr="00686B9F">
        <w:t xml:space="preserve"> access</w:t>
      </w:r>
    </w:p>
    <w:p w14:paraId="6F789B94" w14:textId="404A511B" w:rsidR="00686B9F" w:rsidRPr="00C22987" w:rsidRDefault="00686B9F" w:rsidP="00CD4BB0">
      <w:pPr>
        <w:spacing w:line="280" w:lineRule="exact"/>
        <w:rPr>
          <w:szCs w:val="22"/>
        </w:rPr>
      </w:pPr>
      <w:r w:rsidRPr="00C22987">
        <w:rPr>
          <w:szCs w:val="22"/>
        </w:rPr>
        <w:t xml:space="preserve">In large consortia, especially consortia with both academic partners and commercial partners, data access can be a sensitive issue. That's why it needs a clear arrangement upfront. Of course, data access needs to be arranged in the informed consent as well, as patients are the data owners, and the GPDR </w:t>
      </w:r>
      <w:r w:rsidR="000E69F5" w:rsidRPr="00C22987">
        <w:rPr>
          <w:szCs w:val="22"/>
        </w:rPr>
        <w:fldChar w:fldCharType="begin"/>
      </w:r>
      <w:r w:rsidR="00590D5F">
        <w:rPr>
          <w:szCs w:val="22"/>
        </w:rPr>
        <w:instrText xml:space="preserve"> ADDIN EN.CITE &lt;EndNote&gt;&lt;Cite&gt;&lt;Author&gt;Union&lt;/Author&gt;&lt;Year&gt;2016&lt;/Year&gt;&lt;RecNum&gt;77&lt;/RecNum&gt;&lt;DisplayText&gt;[19]&lt;/DisplayText&gt;&lt;record&gt;&lt;rec-number&gt;77&lt;/rec-number&gt;&lt;foreign-keys&gt;&lt;key app="EN" db-id="xa5tz00d40tew7e0af9xvrwj5fa25rpw2v95" timestamp="1550653726"&gt;77&lt;/key&gt;&lt;/foreign-keys&gt;&lt;ref-type name="Journal Article"&gt;17&lt;/ref-type&gt;&lt;contributors&gt;&lt;authors&gt;&lt;author&gt;European Parliament and Council of the European Union&lt;/author&gt;&lt;/authors&gt;&lt;/contributors&gt;&lt;titles&gt;&lt;title&gt;Regulation on the protection of natural persons with regard to the processing of personal data and on the free movement of such data, and repealing Directive 95/46/EC (Data Protection Directive)&lt;/title&gt;&lt;secondary-title&gt;Official Journal of the European Union&lt;/secondary-title&gt;&lt;/titles&gt;&lt;periodical&gt;&lt;full-title&gt;Official Journal of the European Union&lt;/full-title&gt;&lt;/periodical&gt;&lt;pages&gt;1-88&lt;/pages&gt;&lt;volume&gt;59&lt;/volume&gt;&lt;number&gt;L119&lt;/number&gt;&lt;dates&gt;&lt;year&gt;2016&lt;/year&gt;&lt;/dates&gt;&lt;urls&gt;&lt;related-urls&gt;&lt;url&gt;https://eur-lex.europa.eu/legal-content/EN/TXT/?uri=OJ:L:2016:119:TOC&lt;/url&gt;&lt;/related-urls&gt;&lt;/urls&gt;&lt;/record&gt;&lt;/Cite&gt;&lt;/EndNote&gt;</w:instrText>
      </w:r>
      <w:r w:rsidR="000E69F5" w:rsidRPr="00C22987">
        <w:rPr>
          <w:szCs w:val="22"/>
        </w:rPr>
        <w:fldChar w:fldCharType="separate"/>
      </w:r>
      <w:r w:rsidR="00590D5F">
        <w:rPr>
          <w:noProof/>
          <w:szCs w:val="22"/>
        </w:rPr>
        <w:t>[19]</w:t>
      </w:r>
      <w:r w:rsidR="000E69F5" w:rsidRPr="00C22987">
        <w:rPr>
          <w:szCs w:val="22"/>
        </w:rPr>
        <w:fldChar w:fldCharType="end"/>
      </w:r>
      <w:r w:rsidRPr="00C22987">
        <w:rPr>
          <w:szCs w:val="22"/>
        </w:rPr>
        <w:t xml:space="preserve"> (EU) and HIPAA </w:t>
      </w:r>
      <w:r w:rsidR="009B46A6" w:rsidRPr="00C22987">
        <w:rPr>
          <w:szCs w:val="22"/>
        </w:rPr>
        <w:fldChar w:fldCharType="begin"/>
      </w:r>
      <w:r w:rsidR="00590D5F">
        <w:rPr>
          <w:szCs w:val="22"/>
        </w:rPr>
        <w:instrText xml:space="preserve"> ADDIN EN.CITE &lt;EndNote&gt;&lt;Cite&gt;&lt;Author&gt;Government&lt;/Author&gt;&lt;Year&gt;1996&lt;/Year&gt;&lt;RecNum&gt;78&lt;/RecNum&gt;&lt;DisplayText&gt;[20]&lt;/DisplayText&gt;&lt;record&gt;&lt;rec-number&gt;78&lt;/rec-number&gt;&lt;foreign-keys&gt;&lt;key app="EN" db-id="xa5tz00d40tew7e0af9xvrwj5fa25rpw2v95" timestamp="1550653983"&gt;78&lt;/key&gt;&lt;/foreign-keys&gt;&lt;ref-type name="Legal Rule or Regulation"&gt;50&lt;/ref-type&gt;&lt;contributors&gt;&lt;authors&gt;&lt;author&gt;U.S. Government&lt;/author&gt;&lt;/authors&gt;&lt;/contributors&gt;&lt;titles&gt;&lt;title&gt;Health Insurance Portability and Accountability Act Of 1996&lt;/title&gt;&lt;/titles&gt;&lt;dates&gt;&lt;year&gt;1996&lt;/year&gt;&lt;/dates&gt;&lt;urls&gt;&lt;related-urls&gt;&lt;url&gt;https://www.govinfo.gov/content/pkg/PLAW-104publ191/html/PLAW-104publ191.htm&lt;/url&gt;&lt;/related-urls&gt;&lt;/urls&gt;&lt;/record&gt;&lt;/Cite&gt;&lt;/EndNote&gt;</w:instrText>
      </w:r>
      <w:r w:rsidR="009B46A6" w:rsidRPr="00C22987">
        <w:rPr>
          <w:szCs w:val="22"/>
        </w:rPr>
        <w:fldChar w:fldCharType="separate"/>
      </w:r>
      <w:r w:rsidR="00590D5F">
        <w:rPr>
          <w:noProof/>
          <w:szCs w:val="22"/>
        </w:rPr>
        <w:t>[20]</w:t>
      </w:r>
      <w:r w:rsidR="009B46A6" w:rsidRPr="00C22987">
        <w:rPr>
          <w:szCs w:val="22"/>
        </w:rPr>
        <w:fldChar w:fldCharType="end"/>
      </w:r>
      <w:r w:rsidRPr="00C22987">
        <w:rPr>
          <w:szCs w:val="22"/>
        </w:rPr>
        <w:t xml:space="preserve"> (US) have strict regulations about the patient's privacy.</w:t>
      </w:r>
      <w:r w:rsidR="00CD4BB0" w:rsidRPr="00C22987">
        <w:rPr>
          <w:szCs w:val="22"/>
        </w:rPr>
        <w:t xml:space="preserve"> The GDPR puts some constraints on data sharing, e.g., if a data controller wants to share data with a third party, and that third party is a processor, then a Data Processor Agreement (DPA) needs to be made. Also, the informed consent that the patient signs before participating in a study, needs to state clearly for what purposes their data will be used.</w:t>
      </w:r>
    </w:p>
    <w:p w14:paraId="4F23103F" w14:textId="12DA3ADC" w:rsidR="005A65C6" w:rsidRPr="00C22987" w:rsidRDefault="005A65C6" w:rsidP="00CD4BB0">
      <w:pPr>
        <w:spacing w:line="280" w:lineRule="exact"/>
        <w:rPr>
          <w:szCs w:val="22"/>
        </w:rPr>
      </w:pPr>
      <w:r w:rsidRPr="00C22987">
        <w:rPr>
          <w:szCs w:val="22"/>
        </w:rPr>
        <w:t>At the end of the project, data should be shared with the whole world. After all, the goal of a translational research project is to "translate" findings in fundamental research into medical practice and meaningful health outcomes, which can only be achieved if data is being shared as soon as possible, because then the whole world can use the data.</w:t>
      </w:r>
    </w:p>
    <w:p w14:paraId="00F5801E" w14:textId="4D098BEF" w:rsidR="00686B9F" w:rsidRDefault="00686B9F" w:rsidP="00686B9F">
      <w:pPr>
        <w:spacing w:line="280" w:lineRule="exact"/>
        <w:rPr>
          <w:rFonts w:ascii="Arial" w:hAnsi="Arial" w:cs="Arial"/>
          <w:sz w:val="22"/>
          <w:szCs w:val="22"/>
        </w:rPr>
      </w:pPr>
    </w:p>
    <w:p w14:paraId="6540C268" w14:textId="31C904FD" w:rsidR="00686B9F" w:rsidRPr="00686B9F" w:rsidRDefault="00A07EDC" w:rsidP="008E0E61">
      <w:pPr>
        <w:pStyle w:val="Heading2"/>
        <w:numPr>
          <w:ilvl w:val="0"/>
          <w:numId w:val="0"/>
        </w:numPr>
      </w:pPr>
      <w:r>
        <w:t>Commandment 5: Agree</w:t>
      </w:r>
      <w:r w:rsidR="00686B9F" w:rsidRPr="00686B9F">
        <w:t xml:space="preserve"> about de</w:t>
      </w:r>
      <w:r w:rsidR="007C4F9C">
        <w:t>-</w:t>
      </w:r>
      <w:r w:rsidR="00686B9F" w:rsidRPr="00686B9F">
        <w:t>identification</w:t>
      </w:r>
      <w:r w:rsidR="007C4F9C">
        <w:t xml:space="preserve"> and anonymization</w:t>
      </w:r>
    </w:p>
    <w:p w14:paraId="703CAD69" w14:textId="6D4394BC" w:rsidR="00281249" w:rsidRPr="00C22987" w:rsidRDefault="00281249" w:rsidP="00686B9F">
      <w:pPr>
        <w:spacing w:line="280" w:lineRule="exact"/>
        <w:rPr>
          <w:szCs w:val="22"/>
        </w:rPr>
      </w:pPr>
      <w:r w:rsidRPr="00C22987">
        <w:rPr>
          <w:szCs w:val="22"/>
        </w:rPr>
        <w:t>The responsibility for proper de</w:t>
      </w:r>
      <w:r w:rsidR="007C4F9C" w:rsidRPr="00C22987">
        <w:rPr>
          <w:szCs w:val="22"/>
        </w:rPr>
        <w:t>-</w:t>
      </w:r>
      <w:r w:rsidRPr="00C22987">
        <w:rPr>
          <w:szCs w:val="22"/>
        </w:rPr>
        <w:t>identification of the data lies with the organization that collects the data (usually the hospital), because they are the ones that have th</w:t>
      </w:r>
      <w:r w:rsidR="008B128E" w:rsidRPr="00C22987">
        <w:rPr>
          <w:szCs w:val="22"/>
        </w:rPr>
        <w:t xml:space="preserve">e </w:t>
      </w:r>
      <w:r w:rsidRPr="00C22987">
        <w:rPr>
          <w:szCs w:val="22"/>
        </w:rPr>
        <w:t>E</w:t>
      </w:r>
      <w:r w:rsidR="008B128E" w:rsidRPr="00C22987">
        <w:rPr>
          <w:szCs w:val="22"/>
        </w:rPr>
        <w:t>H</w:t>
      </w:r>
      <w:r w:rsidRPr="00C22987">
        <w:rPr>
          <w:szCs w:val="22"/>
        </w:rPr>
        <w:t>R. They should create a study subject ID for each subject, which can only be mapped to the original subject ID by a mapping table residing at the hospital. If the party performing the data integration receives data that is not properly de</w:t>
      </w:r>
      <w:r w:rsidR="007C4F9C" w:rsidRPr="00C22987">
        <w:rPr>
          <w:szCs w:val="22"/>
        </w:rPr>
        <w:t>-</w:t>
      </w:r>
      <w:r w:rsidRPr="00C22987">
        <w:rPr>
          <w:szCs w:val="22"/>
        </w:rPr>
        <w:t>identified, it should be destroyed immediately because of the privacy risk. If a subject at any time requests to have his/her data removed from the central database, the hospital should inform the data manager about which data belonging to which study subject ID needs to be removed.</w:t>
      </w:r>
      <w:r w:rsidR="000F0049" w:rsidRPr="00C22987">
        <w:rPr>
          <w:szCs w:val="22"/>
        </w:rPr>
        <w:t xml:space="preserve"> </w:t>
      </w:r>
      <w:r w:rsidR="00995EC5" w:rsidRPr="00C22987">
        <w:rPr>
          <w:szCs w:val="22"/>
        </w:rPr>
        <w:t xml:space="preserve">For textual and numerical data, open-source software packages are available that can help with </w:t>
      </w:r>
      <w:r w:rsidR="007C4F9C" w:rsidRPr="00C22987">
        <w:rPr>
          <w:szCs w:val="22"/>
        </w:rPr>
        <w:t>anonymization</w:t>
      </w:r>
      <w:r w:rsidR="00995EC5" w:rsidRPr="00C22987">
        <w:rPr>
          <w:szCs w:val="22"/>
        </w:rPr>
        <w:t xml:space="preserve">, such as </w:t>
      </w:r>
      <w:r w:rsidR="00CF164E" w:rsidRPr="00C22987">
        <w:rPr>
          <w:szCs w:val="22"/>
        </w:rPr>
        <w:t xml:space="preserve">the ARX anonymization tool </w:t>
      </w:r>
      <w:r w:rsidR="00AD1051" w:rsidRPr="00C22987">
        <w:rPr>
          <w:szCs w:val="22"/>
        </w:rPr>
        <w:fldChar w:fldCharType="begin"/>
      </w:r>
      <w:r w:rsidR="00590D5F">
        <w:rPr>
          <w:szCs w:val="22"/>
        </w:rPr>
        <w:instrText xml:space="preserve"> ADDIN EN.CITE &lt;EndNote&gt;&lt;Cite&gt;&lt;Author&gt;Prasser&lt;/Author&gt;&lt;Year&gt;2014&lt;/Year&gt;&lt;RecNum&gt;93&lt;/RecNum&gt;&lt;DisplayText&gt;[21]&lt;/DisplayText&gt;&lt;record&gt;&lt;rec-number&gt;93&lt;/rec-number&gt;&lt;foreign-keys&gt;&lt;key app="EN" db-id="xa5tz00d40tew7e0af9xvrwj5fa25rpw2v95" timestamp="1551043208"&gt;93&lt;/key&gt;&lt;/foreign-keys&gt;&lt;ref-type name="Journal Article"&gt;17&lt;/ref-type&gt;&lt;contributors&gt;&lt;authors&gt;&lt;author&gt;Prasser, F.&lt;/author&gt;&lt;author&gt;Kohlmayer, F.&lt;/author&gt;&lt;author&gt;Lautenschlager, R.&lt;/author&gt;&lt;author&gt;Kuhn, K. A.&lt;/author&gt;&lt;/authors&gt;&lt;/contributors&gt;&lt;auth-address&gt;Technische Universitat Munchen, Munchen, Germany.&lt;/auth-address&gt;&lt;titles&gt;&lt;title&gt;ARX--A Comprehensive Tool for Anonymizing Biomedical Data&lt;/title&gt;&lt;secondary-title&gt;AMIA Annu Symp Proc&lt;/secondary-title&gt;&lt;/titles&gt;&lt;periodical&gt;&lt;full-title&gt;AMIA Annu Symp Proc&lt;/full-title&gt;&lt;/periodical&gt;&lt;pages&gt;984-93&lt;/pages&gt;&lt;volume&gt;2014&lt;/volume&gt;&lt;keywords&gt;&lt;keyword&gt;*Computer Graphics&lt;/keyword&gt;&lt;keyword&gt;*Confidentiality&lt;/keyword&gt;&lt;keyword&gt;Electronic Health Records&lt;/keyword&gt;&lt;keyword&gt;Humans&lt;/keyword&gt;&lt;keyword&gt;*Information Dissemination&lt;/keyword&gt;&lt;keyword&gt;*Software&lt;/keyword&gt;&lt;keyword&gt;*User-Computer Interface&lt;/keyword&gt;&lt;/keywords&gt;&lt;dates&gt;&lt;year&gt;2014&lt;/year&gt;&lt;/dates&gt;&lt;isbn&gt;1942-597X (Electronic)&amp;#xD;1559-4076 (Linking)&lt;/isbn&gt;&lt;accession-num&gt;25954407&lt;/accession-num&gt;&lt;urls&gt;&lt;related-urls&gt;&lt;url&gt;https://www.ncbi.nlm.nih.gov/pubmed/25954407&lt;/url&gt;&lt;/related-urls&gt;&lt;/urls&gt;&lt;custom2&gt;PMC4419984&lt;/custom2&gt;&lt;/record&gt;&lt;/Cite&gt;&lt;/EndNote&gt;</w:instrText>
      </w:r>
      <w:r w:rsidR="00AD1051" w:rsidRPr="00C22987">
        <w:rPr>
          <w:szCs w:val="22"/>
        </w:rPr>
        <w:fldChar w:fldCharType="separate"/>
      </w:r>
      <w:r w:rsidR="00590D5F">
        <w:rPr>
          <w:noProof/>
          <w:szCs w:val="22"/>
        </w:rPr>
        <w:t>[21]</w:t>
      </w:r>
      <w:r w:rsidR="00AD1051" w:rsidRPr="00C22987">
        <w:rPr>
          <w:szCs w:val="22"/>
        </w:rPr>
        <w:fldChar w:fldCharType="end"/>
      </w:r>
      <w:r w:rsidR="00995EC5" w:rsidRPr="00C22987">
        <w:rPr>
          <w:szCs w:val="22"/>
        </w:rPr>
        <w:t xml:space="preserve">. </w:t>
      </w:r>
      <w:r w:rsidR="000F0049" w:rsidRPr="00C22987">
        <w:rPr>
          <w:szCs w:val="22"/>
        </w:rPr>
        <w:t xml:space="preserve">For imaging data, </w:t>
      </w:r>
      <w:r w:rsidR="007C4F9C" w:rsidRPr="00C22987">
        <w:rPr>
          <w:szCs w:val="22"/>
        </w:rPr>
        <w:t>anonymization</w:t>
      </w:r>
      <w:r w:rsidR="000F0049" w:rsidRPr="00C22987">
        <w:rPr>
          <w:szCs w:val="22"/>
        </w:rPr>
        <w:t xml:space="preserve"> tools are available that can strip any identifiable information</w:t>
      </w:r>
      <w:r w:rsidR="007C4F9C" w:rsidRPr="00C22987">
        <w:rPr>
          <w:szCs w:val="22"/>
        </w:rPr>
        <w:t xml:space="preserve"> from DICOM tags</w:t>
      </w:r>
      <w:r w:rsidR="000F0049" w:rsidRPr="00C22987">
        <w:rPr>
          <w:szCs w:val="22"/>
        </w:rPr>
        <w:t>, and can even edit the image itself</w:t>
      </w:r>
      <w:r w:rsidR="002F5C1B" w:rsidRPr="00C22987">
        <w:rPr>
          <w:szCs w:val="22"/>
        </w:rPr>
        <w:t xml:space="preserve"> </w:t>
      </w:r>
      <w:r w:rsidR="002F5C1B" w:rsidRPr="00C22987">
        <w:rPr>
          <w:szCs w:val="22"/>
        </w:rPr>
        <w:fldChar w:fldCharType="begin"/>
      </w:r>
      <w:r w:rsidR="00590D5F">
        <w:rPr>
          <w:szCs w:val="22"/>
        </w:rPr>
        <w:instrText xml:space="preserve"> ADDIN EN.CITE &lt;EndNote&gt;&lt;Cite&gt;&lt;Author&gt;Monteiro&lt;/Author&gt;&lt;Year&gt;2017&lt;/Year&gt;&lt;RecNum&gt;92&lt;/RecNum&gt;&lt;DisplayText&gt;[22]&lt;/DisplayText&gt;&lt;record&gt;&lt;rec-number&gt;92&lt;/rec-number&gt;&lt;foreign-keys&gt;&lt;key app="EN" db-id="xa5tz00d40tew7e0af9xvrwj5fa25rpw2v95" timestamp="1551042236"&gt;92&lt;/key&gt;&lt;/foreign-keys&gt;&lt;ref-type name="Journal Article"&gt;17&lt;/ref-type&gt;&lt;contributors&gt;&lt;authors&gt;&lt;author&gt;Monteiro, E.&lt;/author&gt;&lt;author&gt;Costa, C.&lt;/author&gt;&lt;author&gt;Oliveira, J. L.&lt;/author&gt;&lt;/authors&gt;&lt;/contributors&gt;&lt;auth-address&gt;University of Aveiro, DETI/IEETA, Aveiro, Portugal. eriksson.monteiro@ua.pt.&amp;#xD;University of Aveiro, DETI/IEETA, Aveiro, Portugal.&lt;/auth-address&gt;&lt;titles&gt;&lt;title&gt;A De-Identification Pipeline for Ultrasound Medical Images in DICOM Format&lt;/title&gt;&lt;secondary-title&gt;J Med Syst&lt;/secondary-title&gt;&lt;/titles&gt;&lt;periodical&gt;&lt;full-title&gt;J Med Syst&lt;/full-title&gt;&lt;/periodical&gt;&lt;pages&gt;89&lt;/pages&gt;&lt;volume&gt;41&lt;/volume&gt;&lt;number&gt;5&lt;/number&gt;&lt;keywords&gt;&lt;keyword&gt;Confidentiality&lt;/keyword&gt;&lt;keyword&gt;*Data Anonymization&lt;/keyword&gt;&lt;keyword&gt;Image Processing, Computer-Assisted&lt;/keyword&gt;&lt;keyword&gt;Information Dissemination&lt;/keyword&gt;&lt;keyword&gt;Privacy&lt;/keyword&gt;&lt;keyword&gt;Software&lt;/keyword&gt;&lt;keyword&gt;Ultrasonography&lt;/keyword&gt;&lt;keyword&gt;De-identification&lt;/keyword&gt;&lt;keyword&gt;Deep-learning&lt;/keyword&gt;&lt;keyword&gt;Medical imaging&lt;/keyword&gt;&lt;keyword&gt;Neural networks&lt;/keyword&gt;&lt;keyword&gt;Ocr&lt;/keyword&gt;&lt;/keywords&gt;&lt;dates&gt;&lt;year&gt;2017&lt;/year&gt;&lt;pub-dates&gt;&lt;date&gt;May&lt;/date&gt;&lt;/pub-dates&gt;&lt;/dates&gt;&lt;isbn&gt;1573-689X (Electronic)&amp;#xD;0148-5598 (Linking)&lt;/isbn&gt;&lt;accession-num&gt;28405948&lt;/accession-num&gt;&lt;urls&gt;&lt;related-urls&gt;&lt;url&gt;https://www.ncbi.nlm.nih.gov/pubmed/28405948&lt;/url&gt;&lt;/related-urls&gt;&lt;/urls&gt;&lt;electronic-resource-num&gt;10.1007/s10916-017-0736-1&lt;/electronic-resource-num&gt;&lt;/record&gt;&lt;/Cite&gt;&lt;/EndNote&gt;</w:instrText>
      </w:r>
      <w:r w:rsidR="002F5C1B" w:rsidRPr="00C22987">
        <w:rPr>
          <w:szCs w:val="22"/>
        </w:rPr>
        <w:fldChar w:fldCharType="separate"/>
      </w:r>
      <w:r w:rsidR="00590D5F">
        <w:rPr>
          <w:noProof/>
          <w:szCs w:val="22"/>
        </w:rPr>
        <w:t>[22]</w:t>
      </w:r>
      <w:r w:rsidR="002F5C1B" w:rsidRPr="00C22987">
        <w:rPr>
          <w:szCs w:val="22"/>
        </w:rPr>
        <w:fldChar w:fldCharType="end"/>
      </w:r>
      <w:r w:rsidR="000F0049" w:rsidRPr="00C22987">
        <w:rPr>
          <w:szCs w:val="22"/>
        </w:rPr>
        <w:t>.</w:t>
      </w:r>
    </w:p>
    <w:p w14:paraId="7DC7C3CF" w14:textId="77777777" w:rsidR="00281249" w:rsidRPr="00686B9F" w:rsidRDefault="00281249" w:rsidP="00686B9F">
      <w:pPr>
        <w:spacing w:line="280" w:lineRule="exact"/>
        <w:rPr>
          <w:rFonts w:ascii="Arial" w:hAnsi="Arial" w:cs="Arial"/>
          <w:sz w:val="22"/>
          <w:szCs w:val="22"/>
        </w:rPr>
      </w:pPr>
    </w:p>
    <w:p w14:paraId="246E8F15" w14:textId="77777777" w:rsidR="00686B9F" w:rsidRPr="00686B9F" w:rsidRDefault="00686B9F" w:rsidP="008E0E61">
      <w:pPr>
        <w:pStyle w:val="Heading2"/>
        <w:numPr>
          <w:ilvl w:val="0"/>
          <w:numId w:val="0"/>
        </w:numPr>
      </w:pPr>
      <w:r w:rsidRPr="00686B9F">
        <w:lastRenderedPageBreak/>
        <w:t>Commandment 6: Reuse existing software where possible</w:t>
      </w:r>
    </w:p>
    <w:p w14:paraId="0D811568" w14:textId="7FFA7DE4" w:rsidR="00686B9F" w:rsidRPr="00C22987" w:rsidRDefault="00B9235F" w:rsidP="00686B9F">
      <w:pPr>
        <w:spacing w:line="280" w:lineRule="exact"/>
        <w:rPr>
          <w:szCs w:val="20"/>
        </w:rPr>
      </w:pPr>
      <w:r w:rsidRPr="00C22987">
        <w:rPr>
          <w:szCs w:val="20"/>
        </w:rPr>
        <w:t>There is usually no need to develop tools for data capturing, data management, data quality control, etc</w:t>
      </w:r>
      <w:r w:rsidR="00686B9F" w:rsidRPr="00C22987">
        <w:rPr>
          <w:szCs w:val="20"/>
        </w:rPr>
        <w:t>.</w:t>
      </w:r>
      <w:r w:rsidRPr="00C22987">
        <w:rPr>
          <w:szCs w:val="20"/>
        </w:rPr>
        <w:t xml:space="preserve">, because there are open source tools available for this. Within the </w:t>
      </w:r>
      <w:proofErr w:type="spellStart"/>
      <w:r w:rsidRPr="00C22987">
        <w:rPr>
          <w:szCs w:val="20"/>
        </w:rPr>
        <w:t>TraIT</w:t>
      </w:r>
      <w:proofErr w:type="spellEnd"/>
      <w:r w:rsidRPr="00C22987">
        <w:rPr>
          <w:szCs w:val="20"/>
        </w:rPr>
        <w:t xml:space="preserve"> project </w:t>
      </w:r>
      <w:r w:rsidRPr="00C22987">
        <w:rPr>
          <w:szCs w:val="20"/>
        </w:rPr>
        <w:fldChar w:fldCharType="begin"/>
      </w:r>
      <w:r w:rsidR="00590D5F">
        <w:rPr>
          <w:szCs w:val="20"/>
        </w:rPr>
        <w:instrText xml:space="preserve"> ADDIN EN.CITE &lt;EndNote&gt;&lt;Cite&gt;&lt;Author&gt;Meijer&lt;/Author&gt;&lt;Year&gt;2017&lt;/Year&gt;&lt;RecNum&gt;76&lt;/RecNum&gt;&lt;DisplayText&gt;[12]&lt;/DisplayText&gt;&lt;record&gt;&lt;rec-number&gt;76&lt;/rec-number&gt;&lt;foreign-keys&gt;&lt;key app="EN" db-id="xa5tz00d40tew7e0af9xvrwj5fa25rpw2v95" timestamp="1550652597"&gt;76&lt;/key&gt;&lt;/foreign-keys&gt;&lt;ref-type name="Report"&gt;27&lt;/ref-type&gt;&lt;contributors&gt;&lt;authors&gt;&lt;author&gt;Meijer, G.A.&lt;/author&gt;&lt;author&gt;Boiten, J. W.&lt;/author&gt;&lt;author&gt;Beliën, J.A.M.&lt;/author&gt;&lt;author&gt;Verheul, H.M.W.&lt;/author&gt;&lt;author&gt;Cavelaars, M.N.&lt;/author&gt;&lt;author&gt;Dekker, A.&lt;/author&gt;&lt;author&gt;Lansberg, P.&lt;/author&gt;&lt;author&gt;Fijneman, R.J.A.&lt;/author&gt;&lt;author&gt;Van der Linden, W.&lt;/author&gt;&lt;author&gt;Azevedo, R.&lt;/author&gt;&lt;author&gt;Stathonikos, N.&lt;/author&gt;&lt;/authors&gt;&lt;/contributors&gt;&lt;titles&gt;&lt;title&gt;TraIT - Translational Research IT&lt;/title&gt;&lt;/titles&gt;&lt;dates&gt;&lt;year&gt;2017&lt;/year&gt;&lt;/dates&gt;&lt;urls&gt;&lt;related-urls&gt;&lt;url&gt;https://trait.health-ri.nl/TraITbookletFinalHR.pdf&lt;/url&gt;&lt;/related-urls&gt;&lt;/urls&gt;&lt;/record&gt;&lt;/Cite&gt;&lt;/EndNote&gt;</w:instrText>
      </w:r>
      <w:r w:rsidRPr="00C22987">
        <w:rPr>
          <w:szCs w:val="20"/>
        </w:rPr>
        <w:fldChar w:fldCharType="separate"/>
      </w:r>
      <w:r w:rsidR="00590D5F">
        <w:rPr>
          <w:noProof/>
          <w:szCs w:val="20"/>
        </w:rPr>
        <w:t>[12]</w:t>
      </w:r>
      <w:r w:rsidRPr="00C22987">
        <w:rPr>
          <w:szCs w:val="20"/>
        </w:rPr>
        <w:fldChar w:fldCharType="end"/>
      </w:r>
      <w:r w:rsidRPr="00C22987">
        <w:rPr>
          <w:szCs w:val="20"/>
        </w:rPr>
        <w:t xml:space="preserve">, a list of suitable open source tools was created, which included </w:t>
      </w:r>
      <w:proofErr w:type="spellStart"/>
      <w:r w:rsidRPr="00C22987">
        <w:rPr>
          <w:szCs w:val="20"/>
        </w:rPr>
        <w:t>OpenClinica</w:t>
      </w:r>
      <w:proofErr w:type="spellEnd"/>
      <w:r w:rsidRPr="00C22987">
        <w:rPr>
          <w:szCs w:val="20"/>
        </w:rPr>
        <w:t xml:space="preserve"> </w:t>
      </w:r>
      <w:r w:rsidRPr="00C22987">
        <w:rPr>
          <w:szCs w:val="20"/>
        </w:rPr>
        <w:fldChar w:fldCharType="begin"/>
      </w:r>
      <w:r w:rsidR="00590D5F">
        <w:rPr>
          <w:szCs w:val="20"/>
        </w:rPr>
        <w:instrText xml:space="preserve"> ADDIN EN.CITE &lt;EndNote&gt;&lt;Cite&gt;&lt;RecNum&gt;80&lt;/RecNum&gt;&lt;DisplayText&gt;[13]&lt;/DisplayText&gt;&lt;record&gt;&lt;rec-number&gt;80&lt;/rec-number&gt;&lt;foreign-keys&gt;&lt;key app="EN" db-id="xa5tz00d40tew7e0af9xvrwj5fa25rpw2v95" timestamp="1550655513"&gt;80&lt;/key&gt;&lt;/foreign-keys&gt;&lt;ref-type name="Web Page"&gt;12&lt;/ref-type&gt;&lt;contributors&gt;&lt;/contributors&gt;&lt;titles&gt;&lt;title&gt;OpenClinica - Electronic Data Capture for Clinical Research&lt;/title&gt;&lt;/titles&gt;&lt;dates&gt;&lt;/dates&gt;&lt;urls&gt;&lt;related-urls&gt;&lt;url&gt;https://www.openclinica.com&lt;/url&gt;&lt;/related-urls&gt;&lt;/urls&gt;&lt;/record&gt;&lt;/Cite&gt;&lt;/EndNote&gt;</w:instrText>
      </w:r>
      <w:r w:rsidRPr="00C22987">
        <w:rPr>
          <w:szCs w:val="20"/>
        </w:rPr>
        <w:fldChar w:fldCharType="separate"/>
      </w:r>
      <w:r w:rsidR="00590D5F">
        <w:rPr>
          <w:noProof/>
          <w:szCs w:val="20"/>
        </w:rPr>
        <w:t>[13]</w:t>
      </w:r>
      <w:r w:rsidRPr="00C22987">
        <w:rPr>
          <w:szCs w:val="20"/>
        </w:rPr>
        <w:fldChar w:fldCharType="end"/>
      </w:r>
      <w:r w:rsidRPr="00C22987">
        <w:rPr>
          <w:szCs w:val="20"/>
        </w:rPr>
        <w:t xml:space="preserve">, XNAT </w:t>
      </w:r>
      <w:r w:rsidR="008F0606" w:rsidRPr="00C22987">
        <w:rPr>
          <w:szCs w:val="20"/>
        </w:rPr>
        <w:fldChar w:fldCharType="begin"/>
      </w:r>
      <w:r w:rsidR="00590D5F">
        <w:rPr>
          <w:szCs w:val="20"/>
        </w:rPr>
        <w:instrText xml:space="preserve"> ADDIN EN.CITE &lt;EndNote&gt;&lt;Cite&gt;&lt;Author&gt;Marcus&lt;/Author&gt;&lt;Year&gt;2007&lt;/Year&gt;&lt;RecNum&gt;81&lt;/RecNum&gt;&lt;DisplayText&gt;[23]&lt;/DisplayText&gt;&lt;record&gt;&lt;rec-number&gt;81&lt;/rec-number&gt;&lt;foreign-keys&gt;&lt;key app="EN" db-id="xa5tz00d40tew7e0af9xvrwj5fa25rpw2v95" timestamp="1550655648"&gt;81&lt;/key&gt;&lt;/foreign-keys&gt;&lt;ref-type name="Journal Article"&gt;17&lt;/ref-type&gt;&lt;contributors&gt;&lt;authors&gt;&lt;author&gt;Marcus, D. S.&lt;/author&gt;&lt;author&gt;Olsen, T. R.&lt;/author&gt;&lt;author&gt;Ramaratnam, M.&lt;/author&gt;&lt;author&gt;Buckner, R. L.&lt;/author&gt;&lt;/authors&gt;&lt;/contributors&gt;&lt;auth-address&gt;Department of Radiology,Washington University School of Medicine, St. Louis, MO, USA. dmarcus@wustl.edu&lt;/auth-address&gt;&lt;titles&gt;&lt;title&gt;The Extensible Neuroimaging Archive Toolkit: an informatics platform for managing, exploring, and sharing neuroimaging data&lt;/title&gt;&lt;secondary-title&gt;Neuroinformatics&lt;/secondary-title&gt;&lt;/titles&gt;&lt;periodical&gt;&lt;full-title&gt;Neuroinformatics&lt;/full-title&gt;&lt;/periodical&gt;&lt;pages&gt;11-34&lt;/pages&gt;&lt;volume&gt;5&lt;/volume&gt;&lt;number&gt;1&lt;/number&gt;&lt;keywords&gt;&lt;keyword&gt;Animals&lt;/keyword&gt;&lt;keyword&gt;*Archives&lt;/keyword&gt;&lt;keyword&gt;*Brain Mapping&lt;/keyword&gt;&lt;keyword&gt;Diagnostic Imaging/methods/*statistics &amp;amp; numerical data&lt;/keyword&gt;&lt;keyword&gt;Humans&lt;/keyword&gt;&lt;keyword&gt;*Image Processing, Computer-Assisted&lt;/keyword&gt;&lt;keyword&gt;Information Storage and Retrieval&lt;/keyword&gt;&lt;keyword&gt;*Medical Records Systems, Computerized&lt;/keyword&gt;&lt;keyword&gt;*Software&lt;/keyword&gt;&lt;/keywords&gt;&lt;dates&gt;&lt;year&gt;2007&lt;/year&gt;&lt;pub-dates&gt;&lt;date&gt;Spring&lt;/date&gt;&lt;/pub-dates&gt;&lt;/dates&gt;&lt;isbn&gt;1539-2791 (Print)&amp;#xD;1539-2791 (Linking)&lt;/isbn&gt;&lt;accession-num&gt;17426351&lt;/accession-num&gt;&lt;urls&gt;&lt;related-urls&gt;&lt;url&gt;https://www.ncbi.nlm.nih.gov/pubmed/17426351&lt;/url&gt;&lt;/related-urls&gt;&lt;/urls&gt;&lt;/record&gt;&lt;/Cite&gt;&lt;/EndNote&gt;</w:instrText>
      </w:r>
      <w:r w:rsidR="008F0606" w:rsidRPr="00C22987">
        <w:rPr>
          <w:szCs w:val="20"/>
        </w:rPr>
        <w:fldChar w:fldCharType="separate"/>
      </w:r>
      <w:r w:rsidR="00590D5F">
        <w:rPr>
          <w:noProof/>
          <w:szCs w:val="20"/>
        </w:rPr>
        <w:t>[23]</w:t>
      </w:r>
      <w:r w:rsidR="008F0606" w:rsidRPr="00C22987">
        <w:rPr>
          <w:szCs w:val="20"/>
        </w:rPr>
        <w:fldChar w:fldCharType="end"/>
      </w:r>
      <w:r w:rsidRPr="00C22987">
        <w:rPr>
          <w:szCs w:val="20"/>
        </w:rPr>
        <w:t xml:space="preserve"> and tranSMART</w:t>
      </w:r>
      <w:r w:rsidR="008F0606" w:rsidRPr="00C22987">
        <w:rPr>
          <w:szCs w:val="20"/>
        </w:rPr>
        <w:t xml:space="preserve"> </w:t>
      </w:r>
      <w:r w:rsidR="00CC495D" w:rsidRPr="00C22987">
        <w:rPr>
          <w:szCs w:val="20"/>
        </w:rPr>
        <w:fldChar w:fldCharType="begin"/>
      </w:r>
      <w:r w:rsidR="00590D5F">
        <w:rPr>
          <w:szCs w:val="20"/>
        </w:rPr>
        <w:instrText xml:space="preserve"> ADDIN EN.CITE &lt;EndNote&gt;&lt;Cite&gt;&lt;Author&gt;Scheufele&lt;/Author&gt;&lt;Year&gt;2014&lt;/Year&gt;&lt;RecNum&gt;82&lt;/RecNum&gt;&lt;DisplayText&gt;[24]&lt;/DisplayText&gt;&lt;record&gt;&lt;rec-number&gt;82&lt;/rec-number&gt;&lt;foreign-keys&gt;&lt;key app="EN" db-id="xa5tz00d40tew7e0af9xvrwj5fa25rpw2v95" timestamp="1550655763"&gt;82&lt;/key&gt;&lt;/foreign-keys&gt;&lt;ref-type name="Journal Article"&gt;17&lt;/ref-type&gt;&lt;contributors&gt;&lt;authors&gt;&lt;author&gt;Scheufele, E.&lt;/author&gt;&lt;author&gt;Aronzon, D.&lt;/author&gt;&lt;author&gt;Coopersmith, R.&lt;/author&gt;&lt;author&gt;McDuffie, M. T.&lt;/author&gt;&lt;author&gt;Kapoor, M.&lt;/author&gt;&lt;author&gt;Uhrich, C. A.&lt;/author&gt;&lt;author&gt;Avitabile, J. E.&lt;/author&gt;&lt;author&gt;Liu, J.&lt;/author&gt;&lt;author&gt;Housman, D.&lt;/author&gt;&lt;author&gt;Palchuk, M. B.&lt;/author&gt;&lt;/authors&gt;&lt;/contributors&gt;&lt;auth-address&gt;Recombinant By Deloitte, Newton MA ; Harvard Medical School, Boston, MA.&amp;#xD;Recombinant By Deloitte, Newton MA.&lt;/auth-address&gt;&lt;titles&gt;&lt;title&gt;tranSMART: An Open Source Knowledge Management and High Content Data Analytics Platform&lt;/title&gt;&lt;secondary-title&gt;AMIA Jt Summits Transl Sci Proc&lt;/secondary-title&gt;&lt;/titles&gt;&lt;periodical&gt;&lt;full-title&gt;AMIA Jt Summits Transl Sci Proc&lt;/full-title&gt;&lt;/periodical&gt;&lt;pages&gt;96-101&lt;/pages&gt;&lt;volume&gt;2014&lt;/volume&gt;&lt;dates&gt;&lt;year&gt;2014&lt;/year&gt;&lt;/dates&gt;&lt;isbn&gt;2153-4063 (Print)&lt;/isbn&gt;&lt;accession-num&gt;25717408&lt;/accession-num&gt;&lt;urls&gt;&lt;related-urls&gt;&lt;url&gt;https://www.ncbi.nlm.nih.gov/pubmed/25717408&lt;/url&gt;&lt;/related-urls&gt;&lt;/urls&gt;&lt;custom2&gt;PMC4333702&lt;/custom2&gt;&lt;/record&gt;&lt;/Cite&gt;&lt;/EndNote&gt;</w:instrText>
      </w:r>
      <w:r w:rsidR="00CC495D" w:rsidRPr="00C22987">
        <w:rPr>
          <w:szCs w:val="20"/>
        </w:rPr>
        <w:fldChar w:fldCharType="separate"/>
      </w:r>
      <w:r w:rsidR="00590D5F">
        <w:rPr>
          <w:noProof/>
          <w:szCs w:val="20"/>
        </w:rPr>
        <w:t>[24]</w:t>
      </w:r>
      <w:r w:rsidR="00CC495D" w:rsidRPr="00C22987">
        <w:rPr>
          <w:szCs w:val="20"/>
        </w:rPr>
        <w:fldChar w:fldCharType="end"/>
      </w:r>
      <w:r w:rsidRPr="00C22987">
        <w:rPr>
          <w:szCs w:val="20"/>
        </w:rPr>
        <w:t>.</w:t>
      </w:r>
      <w:r w:rsidR="00E94F75" w:rsidRPr="00C22987">
        <w:rPr>
          <w:szCs w:val="20"/>
        </w:rPr>
        <w:t xml:space="preserve"> For areas where there was no tool available, software was created. An overview of the </w:t>
      </w:r>
      <w:proofErr w:type="spellStart"/>
      <w:r w:rsidR="00E94F75" w:rsidRPr="00C22987">
        <w:rPr>
          <w:szCs w:val="20"/>
        </w:rPr>
        <w:t>TraIT</w:t>
      </w:r>
      <w:proofErr w:type="spellEnd"/>
      <w:r w:rsidR="00E94F75" w:rsidRPr="00C22987">
        <w:rPr>
          <w:szCs w:val="20"/>
        </w:rPr>
        <w:t xml:space="preserve"> tools can be found at </w:t>
      </w:r>
      <w:hyperlink r:id="rId9" w:history="1">
        <w:r w:rsidR="005305DF" w:rsidRPr="00C22987">
          <w:rPr>
            <w:rStyle w:val="Hyperlink"/>
            <w:szCs w:val="20"/>
          </w:rPr>
          <w:t>https://trait.health-ri.nl/trait-tools/</w:t>
        </w:r>
      </w:hyperlink>
      <w:r w:rsidR="005305DF" w:rsidRPr="00C22987">
        <w:rPr>
          <w:szCs w:val="20"/>
        </w:rPr>
        <w:t>.</w:t>
      </w:r>
      <w:r w:rsidR="00281249" w:rsidRPr="00C22987">
        <w:rPr>
          <w:szCs w:val="20"/>
        </w:rPr>
        <w:t xml:space="preserve"> </w:t>
      </w:r>
      <w:r w:rsidR="00425946" w:rsidRPr="00C22987">
        <w:rPr>
          <w:szCs w:val="20"/>
        </w:rPr>
        <w:t>Most</w:t>
      </w:r>
      <w:r w:rsidR="00281249" w:rsidRPr="00C22987">
        <w:rPr>
          <w:szCs w:val="20"/>
        </w:rPr>
        <w:t xml:space="preserve"> translational research project</w:t>
      </w:r>
      <w:r w:rsidR="00425946" w:rsidRPr="00C22987">
        <w:rPr>
          <w:szCs w:val="20"/>
        </w:rPr>
        <w:t>s have similar problems</w:t>
      </w:r>
      <w:r w:rsidR="00281249" w:rsidRPr="00C22987">
        <w:rPr>
          <w:szCs w:val="20"/>
        </w:rPr>
        <w:t xml:space="preserve">, so </w:t>
      </w:r>
      <w:r w:rsidR="00425946" w:rsidRPr="00C22987">
        <w:rPr>
          <w:szCs w:val="20"/>
        </w:rPr>
        <w:t>when starting a new project</w:t>
      </w:r>
      <w:r w:rsidR="00D10A51" w:rsidRPr="00C22987">
        <w:rPr>
          <w:szCs w:val="20"/>
        </w:rPr>
        <w:t>,</w:t>
      </w:r>
      <w:r w:rsidR="00425946" w:rsidRPr="00C22987">
        <w:rPr>
          <w:szCs w:val="20"/>
        </w:rPr>
        <w:t xml:space="preserve"> it is generally a good idea to see how they solved these problems, and if </w:t>
      </w:r>
      <w:r w:rsidR="00281249" w:rsidRPr="00C22987">
        <w:rPr>
          <w:szCs w:val="20"/>
        </w:rPr>
        <w:t>their solution can be reused. This reusability also increases the reproducibility of the research, because there is no reliance on obscure, custom-made computer scripts or websites.</w:t>
      </w:r>
      <w:r w:rsidR="000F0647" w:rsidRPr="00C22987">
        <w:rPr>
          <w:szCs w:val="20"/>
        </w:rPr>
        <w:t xml:space="preserve"> Table 1 shows </w:t>
      </w:r>
      <w:r w:rsidR="007B7F01" w:rsidRPr="00C22987">
        <w:rPr>
          <w:szCs w:val="20"/>
        </w:rPr>
        <w:t>an up-to-date list of</w:t>
      </w:r>
      <w:r w:rsidR="000F0647" w:rsidRPr="00C22987">
        <w:rPr>
          <w:szCs w:val="20"/>
        </w:rPr>
        <w:t xml:space="preserve"> freely available software</w:t>
      </w:r>
      <w:r w:rsidR="007B7F01" w:rsidRPr="00C22987">
        <w:rPr>
          <w:szCs w:val="20"/>
        </w:rPr>
        <w:t xml:space="preserve"> related to translational research</w:t>
      </w:r>
      <w:r w:rsidR="000F0647" w:rsidRPr="00C22987">
        <w:rPr>
          <w:szCs w:val="20"/>
        </w:rPr>
        <w:t>.</w:t>
      </w:r>
    </w:p>
    <w:p w14:paraId="4E2081BE" w14:textId="501E3389" w:rsidR="000F0647" w:rsidRDefault="000F0647" w:rsidP="00686B9F">
      <w:pPr>
        <w:spacing w:line="280" w:lineRule="exact"/>
        <w:rPr>
          <w:rFonts w:ascii="Arial" w:hAnsi="Arial" w:cs="Arial"/>
          <w:sz w:val="22"/>
          <w:szCs w:val="22"/>
        </w:rPr>
      </w:pPr>
    </w:p>
    <w:tbl>
      <w:tblPr>
        <w:tblStyle w:val="TableGrid"/>
        <w:tblW w:w="8275" w:type="dxa"/>
        <w:tblLook w:val="04A0" w:firstRow="1" w:lastRow="0" w:firstColumn="1" w:lastColumn="0" w:noHBand="0" w:noVBand="1"/>
      </w:tblPr>
      <w:tblGrid>
        <w:gridCol w:w="1657"/>
        <w:gridCol w:w="2956"/>
        <w:gridCol w:w="3662"/>
      </w:tblGrid>
      <w:tr w:rsidR="0024353C" w:rsidRPr="001A30CD" w14:paraId="0DE4EF26" w14:textId="77777777" w:rsidTr="001A30CD">
        <w:tc>
          <w:tcPr>
            <w:tcW w:w="0" w:type="auto"/>
            <w:vAlign w:val="center"/>
          </w:tcPr>
          <w:p w14:paraId="01D442F8" w14:textId="301FCDB7" w:rsidR="0024353C" w:rsidRPr="00B874EA" w:rsidRDefault="0024353C" w:rsidP="0036015F">
            <w:pPr>
              <w:spacing w:line="280" w:lineRule="exact"/>
              <w:ind w:firstLine="0"/>
              <w:rPr>
                <w:b/>
                <w:szCs w:val="20"/>
              </w:rPr>
            </w:pPr>
            <w:r w:rsidRPr="00B874EA">
              <w:rPr>
                <w:b/>
                <w:szCs w:val="20"/>
              </w:rPr>
              <w:t>Name</w:t>
            </w:r>
          </w:p>
        </w:tc>
        <w:tc>
          <w:tcPr>
            <w:tcW w:w="0" w:type="auto"/>
            <w:vAlign w:val="center"/>
          </w:tcPr>
          <w:p w14:paraId="4719DB64" w14:textId="503B9DC5" w:rsidR="0024353C" w:rsidRPr="00B874EA" w:rsidRDefault="0024353C" w:rsidP="0036015F">
            <w:pPr>
              <w:spacing w:line="280" w:lineRule="exact"/>
              <w:ind w:firstLine="0"/>
              <w:rPr>
                <w:b/>
                <w:szCs w:val="20"/>
              </w:rPr>
            </w:pPr>
            <w:r w:rsidRPr="00B874EA">
              <w:rPr>
                <w:b/>
                <w:szCs w:val="20"/>
              </w:rPr>
              <w:t>Description</w:t>
            </w:r>
          </w:p>
        </w:tc>
        <w:tc>
          <w:tcPr>
            <w:tcW w:w="0" w:type="auto"/>
            <w:vAlign w:val="center"/>
          </w:tcPr>
          <w:p w14:paraId="4602671E" w14:textId="6232BEBA" w:rsidR="0024353C" w:rsidRPr="00B874EA" w:rsidRDefault="0024353C" w:rsidP="0036015F">
            <w:pPr>
              <w:spacing w:line="280" w:lineRule="exact"/>
              <w:ind w:firstLine="0"/>
              <w:rPr>
                <w:b/>
                <w:szCs w:val="20"/>
              </w:rPr>
            </w:pPr>
            <w:r w:rsidRPr="00B874EA">
              <w:rPr>
                <w:b/>
                <w:szCs w:val="20"/>
              </w:rPr>
              <w:t>URL</w:t>
            </w:r>
          </w:p>
        </w:tc>
      </w:tr>
      <w:tr w:rsidR="0024353C" w:rsidRPr="001A30CD" w14:paraId="4DBB6EBF" w14:textId="77777777" w:rsidTr="001A30CD">
        <w:tc>
          <w:tcPr>
            <w:tcW w:w="0" w:type="auto"/>
            <w:vAlign w:val="center"/>
          </w:tcPr>
          <w:p w14:paraId="22B741A6" w14:textId="2B5D8A37" w:rsidR="0024353C" w:rsidRPr="00B874EA" w:rsidRDefault="00AB43EC" w:rsidP="00590D5F">
            <w:pPr>
              <w:spacing w:line="280" w:lineRule="exact"/>
              <w:ind w:firstLine="0"/>
              <w:rPr>
                <w:szCs w:val="20"/>
              </w:rPr>
            </w:pPr>
            <w:proofErr w:type="spellStart"/>
            <w:r w:rsidRPr="00B874EA">
              <w:rPr>
                <w:szCs w:val="20"/>
              </w:rPr>
              <w:t>cBioPortal</w:t>
            </w:r>
            <w:proofErr w:type="spellEnd"/>
            <w:r w:rsidR="00C83E83" w:rsidRPr="00B874EA">
              <w:rPr>
                <w:szCs w:val="20"/>
              </w:rPr>
              <w:t xml:space="preserve"> </w:t>
            </w:r>
            <w:r w:rsidR="00C83E83" w:rsidRPr="00B874EA">
              <w:rPr>
                <w:szCs w:val="20"/>
              </w:rPr>
              <w:fldChar w:fldCharType="begin"/>
            </w:r>
            <w:r w:rsidR="00590D5F">
              <w:rPr>
                <w:szCs w:val="20"/>
              </w:rPr>
              <w:instrText xml:space="preserve"> ADDIN EN.CITE &lt;EndNote&gt;&lt;Cite&gt;&lt;Author&gt;Gao&lt;/Author&gt;&lt;Year&gt;2013&lt;/Year&gt;&lt;RecNum&gt;94&lt;/RecNum&gt;&lt;DisplayText&gt;[25]&lt;/DisplayText&gt;&lt;record&gt;&lt;rec-number&gt;94&lt;/rec-number&gt;&lt;foreign-keys&gt;&lt;key app="EN" db-id="xa5tz00d40tew7e0af9xvrwj5fa25rpw2v95" timestamp="1551259644"&gt;94&lt;/key&gt;&lt;/foreign-keys&gt;&lt;ref-type name="Journal Article"&gt;17&lt;/ref-type&gt;&lt;contributors&gt;&lt;authors&gt;&lt;author&gt;Gao, J.&lt;/author&gt;&lt;author&gt;Aksoy, B. A.&lt;/author&gt;&lt;author&gt;Dogrusoz, U.&lt;/author&gt;&lt;author&gt;Dresdner, G.&lt;/author&gt;&lt;author&gt;Gross, B.&lt;/author&gt;&lt;author&gt;Sumer, S. O.&lt;/author&gt;&lt;author&gt;Sun, Y.&lt;/author&gt;&lt;author&gt;Jacobsen, A.&lt;/author&gt;&lt;author&gt;Sinha, R.&lt;/author&gt;&lt;author&gt;Larsson, E.&lt;/author&gt;&lt;author&gt;Cerami, E.&lt;/author&gt;&lt;author&gt;Sander, C.&lt;/author&gt;&lt;author&gt;Schultz, N.&lt;/author&gt;&lt;/authors&gt;&lt;/contributors&gt;&lt;auth-address&gt;Computational Biology Center, Memorial Sloan-Kettering Cancer Center, New York, NY 10065, USA.&lt;/auth-address&gt;&lt;titles&gt;&lt;title&gt;Integrative analysis of complex cancer genomics and clinical profiles using the cBioPortal&lt;/title&gt;&lt;secondary-title&gt;Sci Signal&lt;/secondary-title&gt;&lt;/titles&gt;&lt;periodical&gt;&lt;full-title&gt;Sci Signal&lt;/full-title&gt;&lt;/periodical&gt;&lt;pages&gt;pl1&lt;/pages&gt;&lt;volume&gt;6&lt;/volume&gt;&lt;number&gt;269&lt;/number&gt;&lt;keywords&gt;&lt;keyword&gt;*Gene Expression Profiling&lt;/keyword&gt;&lt;keyword&gt;*Gene Regulatory Networks&lt;/keyword&gt;&lt;keyword&gt;Genetic Predisposition to Disease/*genetics&lt;/keyword&gt;&lt;keyword&gt;*Genomics&lt;/keyword&gt;&lt;keyword&gt;Humans&lt;/keyword&gt;&lt;keyword&gt;Information Storage and Retrieval/*methods&lt;/keyword&gt;&lt;keyword&gt;Internet&lt;/keyword&gt;&lt;keyword&gt;Neoplasms/*genetics/pathology&lt;/keyword&gt;&lt;keyword&gt;Reproducibility of Results&lt;/keyword&gt;&lt;keyword&gt;Software&lt;/keyword&gt;&lt;/keywords&gt;&lt;dates&gt;&lt;year&gt;2013&lt;/year&gt;&lt;pub-dates&gt;&lt;date&gt;Apr 2&lt;/date&gt;&lt;/pub-dates&gt;&lt;/dates&gt;&lt;isbn&gt;1937-9145 (Electronic)&amp;#xD;1945-0877 (Linking)&lt;/isbn&gt;&lt;accession-num&gt;23550210&lt;/accession-num&gt;&lt;urls&gt;&lt;related-urls&gt;&lt;url&gt;https://www.ncbi.nlm.nih.gov/pubmed/23550210&lt;/url&gt;&lt;/related-urls&gt;&lt;/urls&gt;&lt;custom2&gt;PMC4160307&lt;/custom2&gt;&lt;electronic-resource-num&gt;10.1126/scisignal.2004088&lt;/electronic-resource-num&gt;&lt;/record&gt;&lt;/Cite&gt;&lt;/EndNote&gt;</w:instrText>
            </w:r>
            <w:r w:rsidR="00C83E83" w:rsidRPr="00B874EA">
              <w:rPr>
                <w:szCs w:val="20"/>
              </w:rPr>
              <w:fldChar w:fldCharType="separate"/>
            </w:r>
            <w:r w:rsidR="00590D5F">
              <w:rPr>
                <w:noProof/>
                <w:szCs w:val="20"/>
              </w:rPr>
              <w:t>[25]</w:t>
            </w:r>
            <w:r w:rsidR="00C83E83" w:rsidRPr="00B874EA">
              <w:rPr>
                <w:szCs w:val="20"/>
              </w:rPr>
              <w:fldChar w:fldCharType="end"/>
            </w:r>
          </w:p>
        </w:tc>
        <w:tc>
          <w:tcPr>
            <w:tcW w:w="0" w:type="auto"/>
            <w:vAlign w:val="center"/>
          </w:tcPr>
          <w:p w14:paraId="6B5E43A9" w14:textId="14096005" w:rsidR="0024353C" w:rsidRPr="00B874EA" w:rsidRDefault="00AB43EC" w:rsidP="0036015F">
            <w:pPr>
              <w:spacing w:line="280" w:lineRule="exact"/>
              <w:ind w:firstLine="0"/>
              <w:rPr>
                <w:szCs w:val="20"/>
              </w:rPr>
            </w:pPr>
            <w:r w:rsidRPr="00B874EA">
              <w:rPr>
                <w:szCs w:val="20"/>
              </w:rPr>
              <w:t>Open source tool for cancer genomics.</w:t>
            </w:r>
          </w:p>
        </w:tc>
        <w:tc>
          <w:tcPr>
            <w:tcW w:w="0" w:type="auto"/>
            <w:vAlign w:val="center"/>
          </w:tcPr>
          <w:p w14:paraId="1A5699BE" w14:textId="4864AF09" w:rsidR="00AB43EC" w:rsidRPr="00B874EA" w:rsidRDefault="009B4A77" w:rsidP="0036015F">
            <w:pPr>
              <w:spacing w:line="280" w:lineRule="exact"/>
              <w:ind w:firstLine="0"/>
              <w:rPr>
                <w:szCs w:val="20"/>
              </w:rPr>
            </w:pPr>
            <w:hyperlink r:id="rId10" w:history="1">
              <w:r w:rsidR="00AB43EC" w:rsidRPr="00B874EA">
                <w:rPr>
                  <w:rStyle w:val="Hyperlink"/>
                  <w:szCs w:val="20"/>
                </w:rPr>
                <w:t>https://github.com/cBioPortal/</w:t>
              </w:r>
            </w:hyperlink>
          </w:p>
        </w:tc>
      </w:tr>
      <w:tr w:rsidR="004322FB" w:rsidRPr="001A30CD" w14:paraId="1819AF46" w14:textId="77777777" w:rsidTr="001A30CD">
        <w:tc>
          <w:tcPr>
            <w:tcW w:w="0" w:type="auto"/>
            <w:vAlign w:val="center"/>
          </w:tcPr>
          <w:p w14:paraId="55073FB2" w14:textId="2C7086B6" w:rsidR="004322FB" w:rsidRPr="00B874EA" w:rsidRDefault="004322FB" w:rsidP="00590D5F">
            <w:pPr>
              <w:spacing w:line="280" w:lineRule="exact"/>
              <w:ind w:firstLine="0"/>
              <w:rPr>
                <w:szCs w:val="20"/>
              </w:rPr>
            </w:pPr>
            <w:proofErr w:type="spellStart"/>
            <w:r w:rsidRPr="00B874EA">
              <w:rPr>
                <w:szCs w:val="20"/>
              </w:rPr>
              <w:t>Dicoogle</w:t>
            </w:r>
            <w:proofErr w:type="spellEnd"/>
            <w:r w:rsidR="0091479D" w:rsidRPr="00B874EA">
              <w:rPr>
                <w:szCs w:val="20"/>
              </w:rPr>
              <w:t xml:space="preserve"> </w:t>
            </w:r>
            <w:r w:rsidR="0091479D" w:rsidRPr="00B874EA">
              <w:rPr>
                <w:szCs w:val="20"/>
              </w:rPr>
              <w:fldChar w:fldCharType="begin"/>
            </w:r>
            <w:r w:rsidR="00590D5F">
              <w:rPr>
                <w:szCs w:val="20"/>
              </w:rPr>
              <w:instrText xml:space="preserve"> ADDIN EN.CITE &lt;EndNote&gt;&lt;Cite&gt;&lt;Author&gt;Costa&lt;/Author&gt;&lt;Year&gt;2011&lt;/Year&gt;&lt;RecNum&gt;95&lt;/RecNum&gt;&lt;DisplayText&gt;[26]&lt;/DisplayText&gt;&lt;record&gt;&lt;rec-number&gt;95&lt;/rec-number&gt;&lt;foreign-keys&gt;&lt;key app="EN" db-id="xa5tz00d40tew7e0af9xvrwj5fa25rpw2v95" timestamp="1551259763"&gt;95&lt;/key&gt;&lt;/foreign-keys&gt;&lt;ref-type name="Journal Article"&gt;17&lt;/ref-type&gt;&lt;contributors&gt;&lt;authors&gt;&lt;author&gt;Costa, C.&lt;/author&gt;&lt;author&gt;Ferreira, C.&lt;/author&gt;&lt;author&gt;Bastiao, L.&lt;/author&gt;&lt;author&gt;Ribeiro, L.&lt;/author&gt;&lt;author&gt;Silva, A.&lt;/author&gt;&lt;author&gt;Oliveira, J. L.&lt;/author&gt;&lt;/authors&gt;&lt;/contributors&gt;&lt;auth-address&gt;DETI/IEETA, University of Aveiro, 3810-193 Aveiro, Portugal. carlos.costa@ua.pt&lt;/auth-address&gt;&lt;titles&gt;&lt;title&gt;Dicoogle - an open source peer-to-peer PACS&lt;/title&gt;&lt;secondary-title&gt;J Digit Imaging&lt;/secondary-title&gt;&lt;/titles&gt;&lt;periodical&gt;&lt;full-title&gt;J Digit Imaging&lt;/full-title&gt;&lt;/periodical&gt;&lt;pages&gt;848-56&lt;/pages&gt;&lt;volume&gt;24&lt;/volume&gt;&lt;number&gt;5&lt;/number&gt;&lt;keywords&gt;&lt;keyword&gt;*Diagnostic Imaging&lt;/keyword&gt;&lt;keyword&gt;Humans&lt;/keyword&gt;&lt;keyword&gt;*Information Storage and Retrieval&lt;/keyword&gt;&lt;keyword&gt;*Radiology Information Systems&lt;/keyword&gt;&lt;/keywords&gt;&lt;dates&gt;&lt;year&gt;2011&lt;/year&gt;&lt;pub-dates&gt;&lt;date&gt;Oct&lt;/date&gt;&lt;/pub-dates&gt;&lt;/dates&gt;&lt;isbn&gt;1618-727X (Electronic)&amp;#xD;0897-1889 (Linking)&lt;/isbn&gt;&lt;accession-num&gt;20981467&lt;/accession-num&gt;&lt;urls&gt;&lt;related-urls&gt;&lt;url&gt;https://www.ncbi.nlm.nih.gov/pubmed/20981467&lt;/url&gt;&lt;/related-urls&gt;&lt;/urls&gt;&lt;custom2&gt;PMC3180530&lt;/custom2&gt;&lt;electronic-resource-num&gt;10.1007/s10278-010-9347-9&lt;/electronic-resource-num&gt;&lt;/record&gt;&lt;/Cite&gt;&lt;/EndNote&gt;</w:instrText>
            </w:r>
            <w:r w:rsidR="0091479D" w:rsidRPr="00B874EA">
              <w:rPr>
                <w:szCs w:val="20"/>
              </w:rPr>
              <w:fldChar w:fldCharType="separate"/>
            </w:r>
            <w:r w:rsidR="00590D5F">
              <w:rPr>
                <w:noProof/>
                <w:szCs w:val="20"/>
              </w:rPr>
              <w:t>[26]</w:t>
            </w:r>
            <w:r w:rsidR="0091479D" w:rsidRPr="00B874EA">
              <w:rPr>
                <w:szCs w:val="20"/>
              </w:rPr>
              <w:fldChar w:fldCharType="end"/>
            </w:r>
          </w:p>
        </w:tc>
        <w:tc>
          <w:tcPr>
            <w:tcW w:w="0" w:type="auto"/>
            <w:vAlign w:val="center"/>
          </w:tcPr>
          <w:p w14:paraId="12236E3A" w14:textId="2B640D2C" w:rsidR="004322FB" w:rsidRPr="00B874EA" w:rsidRDefault="004322FB" w:rsidP="0036015F">
            <w:pPr>
              <w:spacing w:line="280" w:lineRule="exact"/>
              <w:ind w:firstLine="0"/>
              <w:rPr>
                <w:szCs w:val="20"/>
              </w:rPr>
            </w:pPr>
            <w:r w:rsidRPr="00B874EA">
              <w:rPr>
                <w:szCs w:val="20"/>
              </w:rPr>
              <w:t>Open source Picture Archiving and Communications System (PACS) archive.</w:t>
            </w:r>
          </w:p>
        </w:tc>
        <w:tc>
          <w:tcPr>
            <w:tcW w:w="0" w:type="auto"/>
            <w:vAlign w:val="center"/>
          </w:tcPr>
          <w:p w14:paraId="74486362" w14:textId="66A23BCA" w:rsidR="004322FB" w:rsidRPr="00B874EA" w:rsidRDefault="009B4A77" w:rsidP="0036015F">
            <w:pPr>
              <w:spacing w:line="280" w:lineRule="exact"/>
              <w:ind w:firstLine="0"/>
              <w:rPr>
                <w:szCs w:val="20"/>
              </w:rPr>
            </w:pPr>
            <w:hyperlink r:id="rId11" w:history="1">
              <w:r w:rsidR="004322FB" w:rsidRPr="00B874EA">
                <w:rPr>
                  <w:rStyle w:val="Hyperlink"/>
                  <w:szCs w:val="20"/>
                </w:rPr>
                <w:t>http://www.dicoogle.com/</w:t>
              </w:r>
            </w:hyperlink>
          </w:p>
        </w:tc>
      </w:tr>
      <w:tr w:rsidR="00F81C0A" w:rsidRPr="001A30CD" w14:paraId="3A842EDF" w14:textId="77777777" w:rsidTr="001A30CD">
        <w:tc>
          <w:tcPr>
            <w:tcW w:w="0" w:type="auto"/>
            <w:vAlign w:val="center"/>
          </w:tcPr>
          <w:p w14:paraId="01D919A8" w14:textId="5033E0D0" w:rsidR="00F81C0A" w:rsidRPr="00B874EA" w:rsidRDefault="00F81C0A" w:rsidP="00590D5F">
            <w:pPr>
              <w:spacing w:line="280" w:lineRule="exact"/>
              <w:ind w:firstLine="0"/>
              <w:rPr>
                <w:szCs w:val="20"/>
              </w:rPr>
            </w:pPr>
            <w:r w:rsidRPr="00B874EA">
              <w:rPr>
                <w:szCs w:val="20"/>
              </w:rPr>
              <w:t>Galaxy</w:t>
            </w:r>
            <w:r w:rsidR="0091479D" w:rsidRPr="00B874EA">
              <w:rPr>
                <w:szCs w:val="20"/>
              </w:rPr>
              <w:t xml:space="preserve"> </w:t>
            </w:r>
            <w:r w:rsidR="0091479D" w:rsidRPr="00B874EA">
              <w:rPr>
                <w:szCs w:val="20"/>
              </w:rPr>
              <w:fldChar w:fldCharType="begin">
                <w:fldData xml:space="preserve">PEVuZE5vdGU+PENpdGU+PEF1dGhvcj5BZmdhbjwvQXV0aG9yPjxZZWFyPjIwMTg8L1llYXI+PFJl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</w:fldData>
              </w:fldChar>
            </w:r>
            <w:r w:rsidR="00590D5F">
              <w:rPr>
                <w:szCs w:val="20"/>
              </w:rPr>
              <w:instrText xml:space="preserve"> ADDIN EN.CITE </w:instrText>
            </w:r>
            <w:r w:rsidR="00590D5F">
              <w:rPr>
                <w:szCs w:val="20"/>
              </w:rPr>
              <w:fldChar w:fldCharType="begin">
                <w:fldData xml:space="preserve">PEVuZE5vdGU+PENpdGU+PEF1dGhvcj5BZmdhbjwvQXV0aG9yPjxZZWFyPjIwMTg8L1llYXI+PFJl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</w:fldData>
              </w:fldChar>
            </w:r>
            <w:r w:rsidR="00590D5F">
              <w:rPr>
                <w:szCs w:val="20"/>
              </w:rPr>
              <w:instrText xml:space="preserve"> ADDIN EN.CITE.DATA </w:instrText>
            </w:r>
            <w:r w:rsidR="00590D5F">
              <w:rPr>
                <w:szCs w:val="20"/>
              </w:rPr>
            </w:r>
            <w:r w:rsidR="00590D5F">
              <w:rPr>
                <w:szCs w:val="20"/>
              </w:rPr>
              <w:fldChar w:fldCharType="end"/>
            </w:r>
            <w:r w:rsidR="0091479D" w:rsidRPr="00B874EA">
              <w:rPr>
                <w:szCs w:val="20"/>
              </w:rPr>
            </w:r>
            <w:r w:rsidR="0091479D" w:rsidRPr="00B874EA">
              <w:rPr>
                <w:szCs w:val="20"/>
              </w:rPr>
              <w:fldChar w:fldCharType="separate"/>
            </w:r>
            <w:r w:rsidR="00590D5F">
              <w:rPr>
                <w:noProof/>
                <w:szCs w:val="20"/>
              </w:rPr>
              <w:t>[27]</w:t>
            </w:r>
            <w:r w:rsidR="0091479D" w:rsidRPr="00B874EA">
              <w:rPr>
                <w:szCs w:val="20"/>
              </w:rPr>
              <w:fldChar w:fldCharType="end"/>
            </w:r>
          </w:p>
        </w:tc>
        <w:tc>
          <w:tcPr>
            <w:tcW w:w="0" w:type="auto"/>
            <w:vAlign w:val="center"/>
          </w:tcPr>
          <w:p w14:paraId="00BA0087" w14:textId="5B7B3AA3" w:rsidR="00F81C0A" w:rsidRPr="00B874EA" w:rsidRDefault="00F81C0A" w:rsidP="0036015F">
            <w:pPr>
              <w:spacing w:line="280" w:lineRule="exact"/>
              <w:ind w:firstLine="0"/>
              <w:rPr>
                <w:szCs w:val="20"/>
              </w:rPr>
            </w:pPr>
            <w:r w:rsidRPr="00B874EA">
              <w:rPr>
                <w:szCs w:val="20"/>
              </w:rPr>
              <w:t>Open source, web-based platform for data intensive biomedical research.</w:t>
            </w:r>
          </w:p>
        </w:tc>
        <w:tc>
          <w:tcPr>
            <w:tcW w:w="0" w:type="auto"/>
            <w:vAlign w:val="center"/>
          </w:tcPr>
          <w:p w14:paraId="7AB2DAE3" w14:textId="7F10E04A" w:rsidR="00F81C0A" w:rsidRPr="00B874EA" w:rsidRDefault="009B4A77" w:rsidP="0036015F">
            <w:pPr>
              <w:spacing w:line="280" w:lineRule="exact"/>
              <w:ind w:firstLine="0"/>
              <w:rPr>
                <w:szCs w:val="20"/>
              </w:rPr>
            </w:pPr>
            <w:hyperlink r:id="rId12" w:history="1">
              <w:r w:rsidR="00F81C0A" w:rsidRPr="00B874EA">
                <w:rPr>
                  <w:rStyle w:val="Hyperlink"/>
                  <w:szCs w:val="20"/>
                </w:rPr>
                <w:t>https://usegalaxy.org/</w:t>
              </w:r>
            </w:hyperlink>
          </w:p>
        </w:tc>
      </w:tr>
      <w:tr w:rsidR="0024353C" w:rsidRPr="001A30CD" w14:paraId="04988E04" w14:textId="77777777" w:rsidTr="001A30CD">
        <w:tc>
          <w:tcPr>
            <w:tcW w:w="0" w:type="auto"/>
            <w:vAlign w:val="center"/>
          </w:tcPr>
          <w:p w14:paraId="2A947AFE" w14:textId="297DC0F5" w:rsidR="0024353C" w:rsidRPr="00B874EA" w:rsidRDefault="00506A9C" w:rsidP="00590D5F">
            <w:pPr>
              <w:spacing w:line="280" w:lineRule="exact"/>
              <w:ind w:firstLine="0"/>
              <w:rPr>
                <w:szCs w:val="20"/>
              </w:rPr>
            </w:pPr>
            <w:r w:rsidRPr="00B874EA">
              <w:rPr>
                <w:szCs w:val="20"/>
              </w:rPr>
              <w:t>I2B2</w:t>
            </w:r>
            <w:r w:rsidR="003F7E97" w:rsidRPr="00B874EA">
              <w:rPr>
                <w:szCs w:val="20"/>
              </w:rPr>
              <w:t xml:space="preserve"> </w:t>
            </w:r>
            <w:r w:rsidR="003F7E97" w:rsidRPr="00B874EA">
              <w:rPr>
                <w:szCs w:val="20"/>
              </w:rPr>
              <w:fldChar w:fldCharType="begin"/>
            </w:r>
            <w:r w:rsidR="00590D5F">
              <w:rPr>
                <w:szCs w:val="20"/>
              </w:rPr>
              <w:instrText xml:space="preserve"> ADDIN EN.CITE &lt;EndNote&gt;&lt;Cite&gt;&lt;Author&gt;Murphy&lt;/Author&gt;&lt;Year&gt;2010&lt;/Year&gt;&lt;RecNum&gt;97&lt;/RecNum&gt;&lt;DisplayText&gt;[28]&lt;/DisplayText&gt;&lt;record&gt;&lt;rec-number&gt;97&lt;/rec-number&gt;&lt;foreign-keys&gt;&lt;key app="EN" db-id="xa5tz00d40tew7e0af9xvrwj5fa25rpw2v95" timestamp="1551261262"&gt;97&lt;/key&gt;&lt;/foreign-keys&gt;&lt;ref-type name="Journal Article"&gt;17&lt;/ref-type&gt;&lt;contributors&gt;&lt;authors&gt;&lt;author&gt;Murphy, S. N.&lt;/author&gt;&lt;author&gt;Weber, G.&lt;/author&gt;&lt;author&gt;Mendis, M.&lt;/author&gt;&lt;author&gt;Gainer, V.&lt;/author&gt;&lt;author&gt;Chueh, H. C.&lt;/author&gt;&lt;author&gt;Churchill, S.&lt;/author&gt;&lt;author&gt;Kohane, I.&lt;/author&gt;&lt;/authors&gt;&lt;/contributors&gt;&lt;auth-address&gt;Laboratory of Computer Science, Massachusetts General Hospital, Boston, Massachusetts 02129, USA. murphy.shawn@mgh.harvard.edu&lt;/auth-address&gt;&lt;titles&gt;&lt;title&gt;Serving the enterprise and beyond with informatics for integrating biology and the bedside (i2b2)&lt;/title&gt;&lt;secondary-title&gt;J Am Med Inform Assoc&lt;/secondary-title&gt;&lt;/titles&gt;&lt;periodical&gt;&lt;full-title&gt;J Am Med Inform Assoc&lt;/full-title&gt;&lt;/periodical&gt;&lt;pages&gt;124-30&lt;/pages&gt;&lt;volume&gt;17&lt;/volume&gt;&lt;number&gt;2&lt;/number&gt;&lt;keywords&gt;&lt;keyword&gt;Biomedical Research/*organization &amp;amp; administration/statistics &amp;amp; numerical data&lt;/keyword&gt;&lt;keyword&gt;*Database Management Systems&lt;/keyword&gt;&lt;keyword&gt;Humans&lt;/keyword&gt;&lt;keyword&gt;Information Storage and Retrieval&lt;/keyword&gt;&lt;keyword&gt;*Medical Records Systems, Computerized&lt;/keyword&gt;&lt;keyword&gt;Software&lt;/keyword&gt;&lt;keyword&gt;*Systems Integration&lt;/keyword&gt;&lt;keyword&gt;United States&lt;/keyword&gt;&lt;keyword&gt;User-Computer Interface&lt;/keyword&gt;&lt;/keywords&gt;&lt;dates&gt;&lt;year&gt;2010&lt;/year&gt;&lt;pub-dates&gt;&lt;date&gt;Mar-Apr&lt;/date&gt;&lt;/pub-dates&gt;&lt;/dates&gt;&lt;isbn&gt;1527-974X (Electronic)&amp;#xD;1067-5027 (Linking)&lt;/isbn&gt;&lt;accession-num&gt;20190053&lt;/accession-num&gt;&lt;urls&gt;&lt;related-urls&gt;&lt;url&gt;https://www.ncbi.nlm.nih.gov/pubmed/20190053&lt;/url&gt;&lt;/related-urls&gt;&lt;/urls&gt;&lt;custom2&gt;PMC3000779&lt;/custom2&gt;&lt;electronic-resource-num&gt;10.1136/jamia.2009.000893&lt;/electronic-resource-num&gt;&lt;/record&gt;&lt;/Cite&gt;&lt;/EndNote&gt;</w:instrText>
            </w:r>
            <w:r w:rsidR="003F7E97" w:rsidRPr="00B874EA">
              <w:rPr>
                <w:szCs w:val="20"/>
              </w:rPr>
              <w:fldChar w:fldCharType="separate"/>
            </w:r>
            <w:r w:rsidR="00590D5F">
              <w:rPr>
                <w:noProof/>
                <w:szCs w:val="20"/>
              </w:rPr>
              <w:t>[28]</w:t>
            </w:r>
            <w:r w:rsidR="003F7E97" w:rsidRPr="00B874EA">
              <w:rPr>
                <w:szCs w:val="20"/>
              </w:rPr>
              <w:fldChar w:fldCharType="end"/>
            </w:r>
          </w:p>
        </w:tc>
        <w:tc>
          <w:tcPr>
            <w:tcW w:w="0" w:type="auto"/>
            <w:vAlign w:val="center"/>
          </w:tcPr>
          <w:p w14:paraId="1D3F2171" w14:textId="4E1121F0" w:rsidR="0024353C" w:rsidRPr="00B874EA" w:rsidRDefault="00506A9C" w:rsidP="0036015F">
            <w:pPr>
              <w:spacing w:line="280" w:lineRule="exact"/>
              <w:ind w:firstLine="0"/>
              <w:rPr>
                <w:szCs w:val="20"/>
              </w:rPr>
            </w:pPr>
            <w:r w:rsidRPr="00B874EA">
              <w:rPr>
                <w:szCs w:val="20"/>
              </w:rPr>
              <w:t>Informatics for Integrating Biology &amp; the Bedside.</w:t>
            </w:r>
          </w:p>
        </w:tc>
        <w:tc>
          <w:tcPr>
            <w:tcW w:w="0" w:type="auto"/>
            <w:vAlign w:val="center"/>
          </w:tcPr>
          <w:p w14:paraId="19F2A440" w14:textId="7E9E6CF3" w:rsidR="00506A9C" w:rsidRPr="00B874EA" w:rsidRDefault="009B4A77" w:rsidP="0036015F">
            <w:pPr>
              <w:spacing w:line="280" w:lineRule="exact"/>
              <w:ind w:firstLine="0"/>
              <w:rPr>
                <w:szCs w:val="20"/>
              </w:rPr>
            </w:pPr>
            <w:hyperlink r:id="rId13" w:history="1">
              <w:r w:rsidR="00506A9C" w:rsidRPr="00B874EA">
                <w:rPr>
                  <w:rStyle w:val="Hyperlink"/>
                  <w:szCs w:val="20"/>
                </w:rPr>
                <w:t>https://www.i2b2.org/</w:t>
              </w:r>
            </w:hyperlink>
          </w:p>
        </w:tc>
      </w:tr>
      <w:tr w:rsidR="00A4489C" w:rsidRPr="001A30CD" w14:paraId="5D8A602F" w14:textId="77777777" w:rsidTr="001A30CD">
        <w:tc>
          <w:tcPr>
            <w:tcW w:w="0" w:type="auto"/>
            <w:vAlign w:val="center"/>
          </w:tcPr>
          <w:p w14:paraId="7DB1FFF2" w14:textId="40DCEC1C" w:rsidR="00A4489C" w:rsidRPr="00B874EA" w:rsidRDefault="00A4489C" w:rsidP="00590D5F">
            <w:pPr>
              <w:spacing w:line="280" w:lineRule="exact"/>
              <w:ind w:firstLine="0"/>
              <w:rPr>
                <w:szCs w:val="20"/>
              </w:rPr>
            </w:pPr>
            <w:proofErr w:type="spellStart"/>
            <w:r w:rsidRPr="00B874EA">
              <w:rPr>
                <w:szCs w:val="20"/>
              </w:rPr>
              <w:t>Occhiolino</w:t>
            </w:r>
            <w:proofErr w:type="spellEnd"/>
            <w:r w:rsidR="00AC21B6" w:rsidRPr="00B874EA">
              <w:rPr>
                <w:szCs w:val="20"/>
              </w:rPr>
              <w:t xml:space="preserve"> </w:t>
            </w:r>
            <w:r w:rsidR="00AC21B6" w:rsidRPr="00B874EA">
              <w:rPr>
                <w:szCs w:val="20"/>
              </w:rPr>
              <w:fldChar w:fldCharType="begin"/>
            </w:r>
            <w:r w:rsidR="00590D5F">
              <w:rPr>
                <w:szCs w:val="20"/>
              </w:rPr>
              <w:instrText xml:space="preserve"> ADDIN EN.CITE &lt;EndNote&gt;&lt;Cite&gt;&lt;RecNum&gt;103&lt;/RecNum&gt;&lt;DisplayText&gt;[29]&lt;/DisplayText&gt;&lt;record&gt;&lt;rec-number&gt;103&lt;/rec-number&gt;&lt;foreign-keys&gt;&lt;key app="EN" db-id="xa5tz00d40tew7e0af9xvrwj5fa25rpw2v95" timestamp="1551262389"&gt;103&lt;/key&gt;&lt;/foreign-keys&gt;&lt;ref-type name="Web Page"&gt;12&lt;/ref-type&gt;&lt;contributors&gt;&lt;/contributors&gt;&lt;titles&gt;&lt;title&gt;Occhiolino - Laboratory Information Management System for Healthcare and Biomedicine&lt;/title&gt;&lt;/titles&gt;&lt;dates&gt;&lt;/dates&gt;&lt;urls&gt;&lt;related-urls&gt;&lt;url&gt;http://lims.gnu.org&lt;/url&gt;&lt;/related-urls&gt;&lt;/urls&gt;&lt;/record&gt;&lt;/Cite&gt;&lt;/EndNote&gt;</w:instrText>
            </w:r>
            <w:r w:rsidR="00AC21B6" w:rsidRPr="00B874EA">
              <w:rPr>
                <w:szCs w:val="20"/>
              </w:rPr>
              <w:fldChar w:fldCharType="separate"/>
            </w:r>
            <w:r w:rsidR="00590D5F">
              <w:rPr>
                <w:noProof/>
                <w:szCs w:val="20"/>
              </w:rPr>
              <w:t>[29]</w:t>
            </w:r>
            <w:r w:rsidR="00AC21B6" w:rsidRPr="00B874EA">
              <w:rPr>
                <w:szCs w:val="20"/>
              </w:rPr>
              <w:fldChar w:fldCharType="end"/>
            </w:r>
          </w:p>
        </w:tc>
        <w:tc>
          <w:tcPr>
            <w:tcW w:w="0" w:type="auto"/>
            <w:vAlign w:val="center"/>
          </w:tcPr>
          <w:p w14:paraId="30B4D369" w14:textId="29F86453" w:rsidR="00A4489C" w:rsidRPr="00B874EA" w:rsidRDefault="00A4489C" w:rsidP="0036015F">
            <w:pPr>
              <w:spacing w:line="280" w:lineRule="exact"/>
              <w:ind w:firstLine="0"/>
              <w:rPr>
                <w:szCs w:val="20"/>
              </w:rPr>
            </w:pPr>
            <w:r w:rsidRPr="00B874EA">
              <w:rPr>
                <w:szCs w:val="20"/>
              </w:rPr>
              <w:t xml:space="preserve">GNU LIMS, also known as </w:t>
            </w:r>
            <w:proofErr w:type="spellStart"/>
            <w:r w:rsidRPr="00B874EA">
              <w:rPr>
                <w:szCs w:val="20"/>
              </w:rPr>
              <w:t>Occhiolino</w:t>
            </w:r>
            <w:proofErr w:type="spellEnd"/>
            <w:r w:rsidRPr="00B874EA">
              <w:rPr>
                <w:szCs w:val="20"/>
              </w:rPr>
              <w:t>, is a modern, scalable Laboratory Information Management System for the healthcare and biomedical sectors.</w:t>
            </w:r>
          </w:p>
        </w:tc>
        <w:tc>
          <w:tcPr>
            <w:tcW w:w="0" w:type="auto"/>
            <w:vAlign w:val="center"/>
          </w:tcPr>
          <w:p w14:paraId="241F3D96" w14:textId="070AC7F9" w:rsidR="00A4489C" w:rsidRPr="00B874EA" w:rsidRDefault="009B4A77" w:rsidP="0036015F">
            <w:pPr>
              <w:spacing w:line="280" w:lineRule="exact"/>
              <w:ind w:firstLine="0"/>
              <w:rPr>
                <w:szCs w:val="20"/>
              </w:rPr>
            </w:pPr>
            <w:hyperlink r:id="rId14" w:history="1">
              <w:r w:rsidR="00A4489C" w:rsidRPr="00B874EA">
                <w:rPr>
                  <w:rStyle w:val="Hyperlink"/>
                  <w:szCs w:val="20"/>
                </w:rPr>
                <w:t>http://lims.gnu.org/</w:t>
              </w:r>
            </w:hyperlink>
          </w:p>
        </w:tc>
      </w:tr>
      <w:tr w:rsidR="0024353C" w:rsidRPr="001A30CD" w14:paraId="4DBF03BF" w14:textId="77777777" w:rsidTr="001A30CD">
        <w:tc>
          <w:tcPr>
            <w:tcW w:w="0" w:type="auto"/>
            <w:vAlign w:val="center"/>
          </w:tcPr>
          <w:p w14:paraId="6B8CDD28" w14:textId="4433D111" w:rsidR="0024353C" w:rsidRPr="00B874EA" w:rsidRDefault="0024353C" w:rsidP="00590D5F">
            <w:pPr>
              <w:spacing w:line="280" w:lineRule="exact"/>
              <w:ind w:firstLine="0"/>
              <w:rPr>
                <w:szCs w:val="20"/>
              </w:rPr>
            </w:pPr>
            <w:proofErr w:type="spellStart"/>
            <w:r w:rsidRPr="00B874EA">
              <w:rPr>
                <w:szCs w:val="20"/>
              </w:rPr>
              <w:t>OpenClinica</w:t>
            </w:r>
            <w:proofErr w:type="spellEnd"/>
            <w:r w:rsidRPr="00B874EA">
              <w:rPr>
                <w:szCs w:val="20"/>
              </w:rPr>
              <w:t xml:space="preserve"> Community Edition</w:t>
            </w:r>
            <w:r w:rsidR="00EB56E2" w:rsidRPr="00B874EA">
              <w:rPr>
                <w:szCs w:val="20"/>
              </w:rPr>
              <w:t xml:space="preserve"> </w:t>
            </w:r>
            <w:r w:rsidR="00EB56E2" w:rsidRPr="00B874EA">
              <w:rPr>
                <w:szCs w:val="20"/>
              </w:rPr>
              <w:fldChar w:fldCharType="begin"/>
            </w:r>
            <w:r w:rsidR="00590D5F">
              <w:rPr>
                <w:szCs w:val="20"/>
              </w:rPr>
              <w:instrText xml:space="preserve"> ADDIN EN.CITE &lt;EndNote&gt;&lt;Cite&gt;&lt;RecNum&gt;80&lt;/RecNum&gt;&lt;DisplayText&gt;[13]&lt;/DisplayText&gt;&lt;record&gt;&lt;rec-number&gt;80&lt;/rec-number&gt;&lt;foreign-keys&gt;&lt;key app="EN" db-id="xa5tz00d40tew7e0af9xvrwj5fa25rpw2v95" timestamp="1550655513"&gt;80&lt;/key&gt;&lt;/foreign-keys&gt;&lt;ref-type name="Web Page"&gt;12&lt;/ref-type&gt;&lt;contributors&gt;&lt;/contributors&gt;&lt;titles&gt;&lt;title&gt;OpenClinica - Electronic Data Capture for Clinical Research&lt;/title&gt;&lt;/titles&gt;&lt;dates&gt;&lt;/dates&gt;&lt;urls&gt;&lt;related-urls&gt;&lt;url&gt;https://www.openclinica.com&lt;/url&gt;&lt;/related-urls&gt;&lt;/urls&gt;&lt;/record&gt;&lt;/Cite&gt;&lt;/EndNote&gt;</w:instrText>
            </w:r>
            <w:r w:rsidR="00EB56E2" w:rsidRPr="00B874EA">
              <w:rPr>
                <w:szCs w:val="20"/>
              </w:rPr>
              <w:fldChar w:fldCharType="separate"/>
            </w:r>
            <w:r w:rsidR="00590D5F">
              <w:rPr>
                <w:noProof/>
                <w:szCs w:val="20"/>
              </w:rPr>
              <w:t>[13]</w:t>
            </w:r>
            <w:r w:rsidR="00EB56E2" w:rsidRPr="00B874EA">
              <w:rPr>
                <w:szCs w:val="20"/>
              </w:rPr>
              <w:fldChar w:fldCharType="end"/>
            </w:r>
          </w:p>
        </w:tc>
        <w:tc>
          <w:tcPr>
            <w:tcW w:w="0" w:type="auto"/>
            <w:vAlign w:val="center"/>
          </w:tcPr>
          <w:p w14:paraId="160D4018" w14:textId="0CFF8311" w:rsidR="0024353C" w:rsidRPr="00B874EA" w:rsidRDefault="00506A9C" w:rsidP="0036015F">
            <w:pPr>
              <w:spacing w:line="280" w:lineRule="exact"/>
              <w:ind w:firstLine="0"/>
              <w:rPr>
                <w:szCs w:val="20"/>
              </w:rPr>
            </w:pPr>
            <w:r w:rsidRPr="00B874EA">
              <w:rPr>
                <w:szCs w:val="20"/>
              </w:rPr>
              <w:t>The world’</w:t>
            </w:r>
            <w:r w:rsidR="0024353C" w:rsidRPr="00B874EA">
              <w:rPr>
                <w:szCs w:val="20"/>
              </w:rPr>
              <w:t>s first commercial open source clinical trial software serving for the purpose of clinical data management (CDM) and electronic data capture (EDC).</w:t>
            </w:r>
          </w:p>
        </w:tc>
        <w:tc>
          <w:tcPr>
            <w:tcW w:w="0" w:type="auto"/>
            <w:vAlign w:val="center"/>
          </w:tcPr>
          <w:p w14:paraId="1560963D" w14:textId="46AAB7CE" w:rsidR="0024353C" w:rsidRPr="00B874EA" w:rsidRDefault="009B4A77" w:rsidP="0036015F">
            <w:pPr>
              <w:spacing w:line="280" w:lineRule="exact"/>
              <w:ind w:firstLine="0"/>
              <w:rPr>
                <w:szCs w:val="20"/>
              </w:rPr>
            </w:pPr>
            <w:hyperlink r:id="rId15" w:history="1">
              <w:r w:rsidR="0024353C" w:rsidRPr="00B874EA">
                <w:rPr>
                  <w:rStyle w:val="Hyperlink"/>
                  <w:szCs w:val="20"/>
                </w:rPr>
                <w:t>https://www.openclinica.com/</w:t>
              </w:r>
            </w:hyperlink>
          </w:p>
        </w:tc>
      </w:tr>
      <w:tr w:rsidR="00034FAF" w:rsidRPr="001A30CD" w14:paraId="58D8103B" w14:textId="77777777" w:rsidTr="001A30CD">
        <w:tc>
          <w:tcPr>
            <w:tcW w:w="0" w:type="auto"/>
            <w:vAlign w:val="center"/>
          </w:tcPr>
          <w:p w14:paraId="72B190CB" w14:textId="7E6EC17D" w:rsidR="00034FAF" w:rsidRPr="00B874EA" w:rsidRDefault="00034FAF" w:rsidP="00590D5F">
            <w:pPr>
              <w:spacing w:line="280" w:lineRule="exact"/>
              <w:ind w:firstLine="0"/>
              <w:rPr>
                <w:szCs w:val="20"/>
              </w:rPr>
            </w:pPr>
            <w:proofErr w:type="spellStart"/>
            <w:r w:rsidRPr="00B874EA">
              <w:rPr>
                <w:szCs w:val="20"/>
              </w:rPr>
              <w:t>OpenSpecimen</w:t>
            </w:r>
            <w:proofErr w:type="spellEnd"/>
            <w:r w:rsidR="003F7E97" w:rsidRPr="00B874EA">
              <w:rPr>
                <w:szCs w:val="20"/>
              </w:rPr>
              <w:t xml:space="preserve"> </w:t>
            </w:r>
            <w:r w:rsidR="003F7E97" w:rsidRPr="00B874EA">
              <w:rPr>
                <w:szCs w:val="20"/>
              </w:rPr>
              <w:fldChar w:fldCharType="begin">
                <w:fldData xml:space="preserve">PEVuZE5vdGU+PENpdGU+PEF1dGhvcj5NY0ludG9zaDwvQXV0aG9yPjxZZWFyPjIwMTU8L1llYXI+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</w:fldData>
              </w:fldChar>
            </w:r>
            <w:r w:rsidR="00590D5F">
              <w:rPr>
                <w:szCs w:val="20"/>
              </w:rPr>
              <w:instrText xml:space="preserve"> ADDIN EN.CITE </w:instrText>
            </w:r>
            <w:r w:rsidR="00590D5F">
              <w:rPr>
                <w:szCs w:val="20"/>
              </w:rPr>
              <w:fldChar w:fldCharType="begin">
                <w:fldData xml:space="preserve">PEVuZE5vdGU+PENpdGU+PEF1dGhvcj5NY0ludG9zaDwvQXV0aG9yPjxZZWFyPjIwMTU8L1llYXI+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</w:fldData>
              </w:fldChar>
            </w:r>
            <w:r w:rsidR="00590D5F">
              <w:rPr>
                <w:szCs w:val="20"/>
              </w:rPr>
              <w:instrText xml:space="preserve"> ADDIN EN.CITE.DATA </w:instrText>
            </w:r>
            <w:r w:rsidR="00590D5F">
              <w:rPr>
                <w:szCs w:val="20"/>
              </w:rPr>
            </w:r>
            <w:r w:rsidR="00590D5F">
              <w:rPr>
                <w:szCs w:val="20"/>
              </w:rPr>
              <w:fldChar w:fldCharType="end"/>
            </w:r>
            <w:r w:rsidR="003F7E97" w:rsidRPr="00B874EA">
              <w:rPr>
                <w:szCs w:val="20"/>
              </w:rPr>
            </w:r>
            <w:r w:rsidR="003F7E97" w:rsidRPr="00B874EA">
              <w:rPr>
                <w:szCs w:val="20"/>
              </w:rPr>
              <w:fldChar w:fldCharType="separate"/>
            </w:r>
            <w:r w:rsidR="00590D5F">
              <w:rPr>
                <w:noProof/>
                <w:szCs w:val="20"/>
              </w:rPr>
              <w:t>[30]</w:t>
            </w:r>
            <w:r w:rsidR="003F7E97" w:rsidRPr="00B874EA">
              <w:rPr>
                <w:szCs w:val="20"/>
              </w:rPr>
              <w:fldChar w:fldCharType="end"/>
            </w:r>
          </w:p>
        </w:tc>
        <w:tc>
          <w:tcPr>
            <w:tcW w:w="0" w:type="auto"/>
            <w:vAlign w:val="center"/>
          </w:tcPr>
          <w:p w14:paraId="210CA027" w14:textId="7DA4D1C6" w:rsidR="00034FAF" w:rsidRPr="00B874EA" w:rsidRDefault="00034FAF" w:rsidP="0036015F">
            <w:pPr>
              <w:spacing w:line="280" w:lineRule="exact"/>
              <w:ind w:firstLine="0"/>
              <w:rPr>
                <w:szCs w:val="20"/>
              </w:rPr>
            </w:pPr>
            <w:r w:rsidRPr="00B874EA">
              <w:rPr>
                <w:szCs w:val="20"/>
              </w:rPr>
              <w:t xml:space="preserve">Open source informatics platform for </w:t>
            </w:r>
            <w:proofErr w:type="spellStart"/>
            <w:r w:rsidRPr="00B874EA">
              <w:rPr>
                <w:szCs w:val="20"/>
              </w:rPr>
              <w:t>biobanking</w:t>
            </w:r>
            <w:proofErr w:type="spellEnd"/>
            <w:r w:rsidRPr="00B874EA">
              <w:rPr>
                <w:szCs w:val="20"/>
              </w:rPr>
              <w:t>.</w:t>
            </w:r>
          </w:p>
        </w:tc>
        <w:tc>
          <w:tcPr>
            <w:tcW w:w="0" w:type="auto"/>
            <w:vAlign w:val="center"/>
          </w:tcPr>
          <w:p w14:paraId="7C68BAED" w14:textId="46CE4513" w:rsidR="00034FAF" w:rsidRPr="00B874EA" w:rsidRDefault="009B4A77" w:rsidP="0036015F">
            <w:pPr>
              <w:spacing w:line="280" w:lineRule="exact"/>
              <w:ind w:firstLine="0"/>
              <w:rPr>
                <w:szCs w:val="20"/>
              </w:rPr>
            </w:pPr>
            <w:hyperlink r:id="rId16" w:history="1">
              <w:r w:rsidR="00034FAF" w:rsidRPr="00B874EA">
                <w:rPr>
                  <w:rStyle w:val="Hyperlink"/>
                  <w:szCs w:val="20"/>
                </w:rPr>
                <w:t>https://www.openspecimen.org/</w:t>
              </w:r>
            </w:hyperlink>
          </w:p>
        </w:tc>
      </w:tr>
      <w:tr w:rsidR="0029477E" w:rsidRPr="001A30CD" w14:paraId="4D8E0CB0" w14:textId="77777777" w:rsidTr="001A30CD">
        <w:tc>
          <w:tcPr>
            <w:tcW w:w="0" w:type="auto"/>
            <w:vAlign w:val="center"/>
          </w:tcPr>
          <w:p w14:paraId="358E18C6" w14:textId="782FD1AA" w:rsidR="0029477E" w:rsidRPr="00B874EA" w:rsidRDefault="0029477E" w:rsidP="00590D5F">
            <w:pPr>
              <w:spacing w:line="280" w:lineRule="exact"/>
              <w:ind w:firstLine="0"/>
              <w:rPr>
                <w:szCs w:val="20"/>
              </w:rPr>
            </w:pPr>
            <w:proofErr w:type="spellStart"/>
            <w:r w:rsidRPr="00B874EA">
              <w:rPr>
                <w:szCs w:val="20"/>
              </w:rPr>
              <w:t>Orthanc</w:t>
            </w:r>
            <w:proofErr w:type="spellEnd"/>
            <w:r w:rsidR="003F7E97" w:rsidRPr="00B874EA">
              <w:rPr>
                <w:szCs w:val="20"/>
              </w:rPr>
              <w:t xml:space="preserve"> </w:t>
            </w:r>
            <w:r w:rsidR="003F7E97" w:rsidRPr="00B874EA">
              <w:rPr>
                <w:szCs w:val="20"/>
              </w:rPr>
              <w:fldChar w:fldCharType="begin"/>
            </w:r>
            <w:r w:rsidR="00590D5F">
              <w:rPr>
                <w:szCs w:val="20"/>
              </w:rPr>
              <w:instrText xml:space="preserve"> ADDIN EN.CITE &lt;EndNote&gt;&lt;Cite&gt;&lt;Author&gt;Jodogne&lt;/Author&gt;&lt;Year&gt;2018&lt;/Year&gt;&lt;RecNum&gt;99&lt;/RecNum&gt;&lt;DisplayText&gt;[31]&lt;/DisplayText&gt;&lt;record&gt;&lt;rec-number&gt;99&lt;/rec-number&gt;&lt;foreign-keys&gt;&lt;key app="EN" db-id="xa5tz00d40tew7e0af9xvrwj5fa25rpw2v95" timestamp="1551261754"&gt;99&lt;/key&gt;&lt;/foreign-keys&gt;&lt;ref-type name="Journal Article"&gt;17&lt;/ref-type&gt;&lt;contributors&gt;&lt;authors&gt;&lt;author&gt;Jodogne, S.&lt;/author&gt;&lt;/authors&gt;&lt;/contributors&gt;&lt;auth-address&gt;Scientific Collaborator, Montefiore Institute, B28, Department of Electrical Engineering and Computer Science, University of Liege, B-4000, Liege, Belgium. jodogne@montefiore.ulg.ac.be.&lt;/auth-address&gt;&lt;titles&gt;&lt;title&gt;The Orthanc Ecosystem for Medical Imaging&lt;/title&gt;&lt;secondary-title&gt;J Digit Imaging&lt;/secondary-title&gt;&lt;/titles&gt;&lt;periodical&gt;&lt;full-title&gt;J Digit Imaging&lt;/full-title&gt;&lt;/periodical&gt;&lt;pages&gt;341-352&lt;/pages&gt;&lt;volume&gt;31&lt;/volume&gt;&lt;number&gt;3&lt;/number&gt;&lt;keywords&gt;&lt;keyword&gt;Dicom&lt;/keyword&gt;&lt;keyword&gt;Teleradiology&lt;/keyword&gt;&lt;keyword&gt;Vendor neutral archive&lt;/keyword&gt;&lt;/keywords&gt;&lt;dates&gt;&lt;year&gt;2018&lt;/year&gt;&lt;pub-dates&gt;&lt;date&gt;Jun&lt;/date&gt;&lt;/pub-dates&gt;&lt;/dates&gt;&lt;isbn&gt;1618-727X (Electronic)&amp;#xD;0897-1889 (Linking)&lt;/isbn&gt;&lt;accession-num&gt;29725964&lt;/accession-num&gt;&lt;urls&gt;&lt;related-urls&gt;&lt;url&gt;https://www.ncbi.nlm.nih.gov/pubmed/29725964&lt;/url&gt;&lt;/related-urls&gt;&lt;/urls&gt;&lt;custom2&gt;PMC5959835&lt;/custom2&gt;&lt;electronic-resource-num&gt;10.1007/s10278-018-0082-y&lt;/electronic-resource-num&gt;&lt;/record&gt;&lt;/Cite&gt;&lt;/EndNote&gt;</w:instrText>
            </w:r>
            <w:r w:rsidR="003F7E97" w:rsidRPr="00B874EA">
              <w:rPr>
                <w:szCs w:val="20"/>
              </w:rPr>
              <w:fldChar w:fldCharType="separate"/>
            </w:r>
            <w:r w:rsidR="00590D5F">
              <w:rPr>
                <w:noProof/>
                <w:szCs w:val="20"/>
              </w:rPr>
              <w:t>[31]</w:t>
            </w:r>
            <w:r w:rsidR="003F7E97" w:rsidRPr="00B874EA">
              <w:rPr>
                <w:szCs w:val="20"/>
              </w:rPr>
              <w:fldChar w:fldCharType="end"/>
            </w:r>
          </w:p>
        </w:tc>
        <w:tc>
          <w:tcPr>
            <w:tcW w:w="0" w:type="auto"/>
            <w:vAlign w:val="center"/>
          </w:tcPr>
          <w:p w14:paraId="27593A40" w14:textId="380B0414" w:rsidR="0029477E" w:rsidRPr="00B874EA" w:rsidRDefault="00842616" w:rsidP="0036015F">
            <w:pPr>
              <w:spacing w:line="280" w:lineRule="exact"/>
              <w:ind w:firstLine="0"/>
              <w:rPr>
                <w:szCs w:val="20"/>
              </w:rPr>
            </w:pPr>
            <w:r w:rsidRPr="00B874EA">
              <w:rPr>
                <w:szCs w:val="20"/>
              </w:rPr>
              <w:t xml:space="preserve">Open </w:t>
            </w:r>
            <w:r w:rsidR="0029477E" w:rsidRPr="00B874EA">
              <w:rPr>
                <w:szCs w:val="20"/>
              </w:rPr>
              <w:t>source, lightweight DICOM server.</w:t>
            </w:r>
          </w:p>
        </w:tc>
        <w:tc>
          <w:tcPr>
            <w:tcW w:w="0" w:type="auto"/>
            <w:vAlign w:val="center"/>
          </w:tcPr>
          <w:p w14:paraId="251C6652" w14:textId="2E4BBC62" w:rsidR="0029477E" w:rsidRPr="00B874EA" w:rsidRDefault="009B4A77" w:rsidP="0036015F">
            <w:pPr>
              <w:spacing w:line="280" w:lineRule="exact"/>
              <w:ind w:firstLine="0"/>
              <w:rPr>
                <w:szCs w:val="20"/>
              </w:rPr>
            </w:pPr>
            <w:hyperlink r:id="rId17" w:history="1">
              <w:r w:rsidR="0029477E" w:rsidRPr="00B874EA">
                <w:rPr>
                  <w:rStyle w:val="Hyperlink"/>
                  <w:szCs w:val="20"/>
                </w:rPr>
                <w:t>https://www.orthanc-server.com/</w:t>
              </w:r>
            </w:hyperlink>
          </w:p>
        </w:tc>
      </w:tr>
      <w:tr w:rsidR="00842616" w:rsidRPr="001A30CD" w14:paraId="65E2F240" w14:textId="77777777" w:rsidTr="001A30CD">
        <w:tc>
          <w:tcPr>
            <w:tcW w:w="0" w:type="auto"/>
            <w:vAlign w:val="center"/>
          </w:tcPr>
          <w:p w14:paraId="4DEAB666" w14:textId="3C40435C" w:rsidR="00842616" w:rsidRPr="00B874EA" w:rsidRDefault="00842616" w:rsidP="00590D5F">
            <w:pPr>
              <w:spacing w:line="280" w:lineRule="exact"/>
              <w:ind w:firstLine="0"/>
              <w:rPr>
                <w:szCs w:val="20"/>
              </w:rPr>
            </w:pPr>
            <w:proofErr w:type="spellStart"/>
            <w:r w:rsidRPr="00B874EA">
              <w:rPr>
                <w:szCs w:val="20"/>
              </w:rPr>
              <w:t>QuPath</w:t>
            </w:r>
            <w:proofErr w:type="spellEnd"/>
            <w:r w:rsidR="003F7E97" w:rsidRPr="00B874EA">
              <w:rPr>
                <w:szCs w:val="20"/>
              </w:rPr>
              <w:t xml:space="preserve"> </w:t>
            </w:r>
            <w:r w:rsidR="003F7E97" w:rsidRPr="00B874EA">
              <w:rPr>
                <w:szCs w:val="20"/>
              </w:rPr>
              <w:fldChar w:fldCharType="begin">
                <w:fldData xml:space="preserve">PEVuZE5vdGU+PENpdGU+PEF1dGhvcj5CYW5raGVhZDwvQXV0aG9yPjxZZWFyPjIwMTc8L1llYXI+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</w:fldData>
              </w:fldChar>
            </w:r>
            <w:r w:rsidR="00590D5F">
              <w:rPr>
                <w:szCs w:val="20"/>
              </w:rPr>
              <w:instrText xml:space="preserve"> ADDIN EN.CITE </w:instrText>
            </w:r>
            <w:r w:rsidR="00590D5F">
              <w:rPr>
                <w:szCs w:val="20"/>
              </w:rPr>
              <w:fldChar w:fldCharType="begin">
                <w:fldData xml:space="preserve">PEVuZE5vdGU+PENpdGU+PEF1dGhvcj5CYW5raGVhZDwvQXV0aG9yPjxZZWFyPjIwMTc8L1llYXI+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</w:fldData>
              </w:fldChar>
            </w:r>
            <w:r w:rsidR="00590D5F">
              <w:rPr>
                <w:szCs w:val="20"/>
              </w:rPr>
              <w:instrText xml:space="preserve"> ADDIN EN.CITE.DATA </w:instrText>
            </w:r>
            <w:r w:rsidR="00590D5F">
              <w:rPr>
                <w:szCs w:val="20"/>
              </w:rPr>
            </w:r>
            <w:r w:rsidR="00590D5F">
              <w:rPr>
                <w:szCs w:val="20"/>
              </w:rPr>
              <w:fldChar w:fldCharType="end"/>
            </w:r>
            <w:r w:rsidR="003F7E97" w:rsidRPr="00B874EA">
              <w:rPr>
                <w:szCs w:val="20"/>
              </w:rPr>
            </w:r>
            <w:r w:rsidR="003F7E97" w:rsidRPr="00B874EA">
              <w:rPr>
                <w:szCs w:val="20"/>
              </w:rPr>
              <w:fldChar w:fldCharType="separate"/>
            </w:r>
            <w:r w:rsidR="00590D5F">
              <w:rPr>
                <w:noProof/>
                <w:szCs w:val="20"/>
              </w:rPr>
              <w:t>[32]</w:t>
            </w:r>
            <w:r w:rsidR="003F7E97" w:rsidRPr="00B874EA">
              <w:rPr>
                <w:szCs w:val="20"/>
              </w:rPr>
              <w:fldChar w:fldCharType="end"/>
            </w:r>
          </w:p>
        </w:tc>
        <w:tc>
          <w:tcPr>
            <w:tcW w:w="0" w:type="auto"/>
            <w:vAlign w:val="center"/>
          </w:tcPr>
          <w:p w14:paraId="406441DE" w14:textId="0AC516C5" w:rsidR="00842616" w:rsidRPr="00B874EA" w:rsidRDefault="00842616" w:rsidP="0036015F">
            <w:pPr>
              <w:spacing w:line="280" w:lineRule="exact"/>
              <w:ind w:firstLine="0"/>
              <w:rPr>
                <w:szCs w:val="20"/>
              </w:rPr>
            </w:pPr>
            <w:r w:rsidRPr="00B874EA">
              <w:rPr>
                <w:szCs w:val="20"/>
              </w:rPr>
              <w:t>Open source software for Quantitative Pathology.</w:t>
            </w:r>
          </w:p>
        </w:tc>
        <w:tc>
          <w:tcPr>
            <w:tcW w:w="0" w:type="auto"/>
            <w:vAlign w:val="center"/>
          </w:tcPr>
          <w:p w14:paraId="613FC12E" w14:textId="38A6A89D" w:rsidR="00842616" w:rsidRPr="00B874EA" w:rsidRDefault="009B4A77" w:rsidP="0036015F">
            <w:pPr>
              <w:spacing w:line="280" w:lineRule="exact"/>
              <w:ind w:firstLine="0"/>
              <w:rPr>
                <w:szCs w:val="20"/>
              </w:rPr>
            </w:pPr>
            <w:hyperlink r:id="rId18" w:history="1">
              <w:r w:rsidR="00842616" w:rsidRPr="00B874EA">
                <w:rPr>
                  <w:rStyle w:val="Hyperlink"/>
                  <w:szCs w:val="20"/>
                </w:rPr>
                <w:t>https://qupath.github.io/</w:t>
              </w:r>
            </w:hyperlink>
          </w:p>
        </w:tc>
      </w:tr>
      <w:tr w:rsidR="00BD191F" w:rsidRPr="001A30CD" w14:paraId="4DE7D94C" w14:textId="77777777" w:rsidTr="001A30CD">
        <w:tc>
          <w:tcPr>
            <w:tcW w:w="0" w:type="auto"/>
            <w:vAlign w:val="center"/>
          </w:tcPr>
          <w:p w14:paraId="4D0FD8C7" w14:textId="494B8210" w:rsidR="00BD191F" w:rsidRPr="00B874EA" w:rsidRDefault="00BD191F" w:rsidP="00590D5F">
            <w:pPr>
              <w:spacing w:line="280" w:lineRule="exact"/>
              <w:ind w:firstLine="0"/>
              <w:rPr>
                <w:szCs w:val="20"/>
              </w:rPr>
            </w:pPr>
            <w:proofErr w:type="spellStart"/>
            <w:r w:rsidRPr="00B874EA">
              <w:rPr>
                <w:szCs w:val="20"/>
              </w:rPr>
              <w:t>REDCap</w:t>
            </w:r>
            <w:proofErr w:type="spellEnd"/>
            <w:r w:rsidR="003F7E97" w:rsidRPr="00B874EA">
              <w:rPr>
                <w:szCs w:val="20"/>
              </w:rPr>
              <w:t xml:space="preserve"> </w:t>
            </w:r>
            <w:r w:rsidR="006472F3" w:rsidRPr="00B874EA">
              <w:rPr>
                <w:szCs w:val="20"/>
              </w:rPr>
              <w:fldChar w:fldCharType="begin"/>
            </w:r>
            <w:r w:rsidR="00590D5F">
              <w:rPr>
                <w:szCs w:val="20"/>
              </w:rPr>
              <w:instrText xml:space="preserve"> ADDIN EN.CITE &lt;EndNote&gt;&lt;Cite&gt;&lt;Author&gt;Harris&lt;/Author&gt;&lt;Year&gt;2009&lt;/Year&gt;&lt;RecNum&gt;101&lt;/RecNum&gt;&lt;DisplayText&gt;[33]&lt;/DisplayText&gt;&lt;record&gt;&lt;rec-number&gt;101&lt;/rec-number&gt;&lt;foreign-keys&gt;&lt;key app="EN" db-id="xa5tz00d40tew7e0af9xvrwj5fa25rpw2v95" timestamp="1551261976"&gt;101&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related-urls&gt;&lt;/urls&gt;&lt;custom2&gt;PMC2700030&lt;/custom2&gt;&lt;electronic-resource-num&gt;10.1016/j.jbi.2008.08.010&lt;/electronic-resource-num&gt;&lt;/record&gt;&lt;/Cite&gt;&lt;/EndNote&gt;</w:instrText>
            </w:r>
            <w:r w:rsidR="006472F3" w:rsidRPr="00B874EA">
              <w:rPr>
                <w:szCs w:val="20"/>
              </w:rPr>
              <w:fldChar w:fldCharType="separate"/>
            </w:r>
            <w:r w:rsidR="00590D5F">
              <w:rPr>
                <w:noProof/>
                <w:szCs w:val="20"/>
              </w:rPr>
              <w:t>[33]</w:t>
            </w:r>
            <w:r w:rsidR="006472F3" w:rsidRPr="00B874EA">
              <w:rPr>
                <w:szCs w:val="20"/>
              </w:rPr>
              <w:fldChar w:fldCharType="end"/>
            </w:r>
          </w:p>
        </w:tc>
        <w:tc>
          <w:tcPr>
            <w:tcW w:w="0" w:type="auto"/>
            <w:vAlign w:val="center"/>
          </w:tcPr>
          <w:p w14:paraId="73FC34C3" w14:textId="62902897" w:rsidR="00BD191F" w:rsidRPr="00B874EA" w:rsidRDefault="00BD191F" w:rsidP="0036015F">
            <w:pPr>
              <w:spacing w:line="280" w:lineRule="exact"/>
              <w:ind w:firstLine="0"/>
              <w:rPr>
                <w:szCs w:val="20"/>
              </w:rPr>
            </w:pPr>
            <w:r w:rsidRPr="00B874EA">
              <w:rPr>
                <w:szCs w:val="20"/>
              </w:rPr>
              <w:t>Research Electronic Data Capture.</w:t>
            </w:r>
          </w:p>
        </w:tc>
        <w:tc>
          <w:tcPr>
            <w:tcW w:w="0" w:type="auto"/>
            <w:vAlign w:val="center"/>
          </w:tcPr>
          <w:p w14:paraId="2D812151" w14:textId="02A35055" w:rsidR="00BD191F" w:rsidRPr="00B874EA" w:rsidRDefault="009B4A77" w:rsidP="0036015F">
            <w:pPr>
              <w:spacing w:line="280" w:lineRule="exact"/>
              <w:ind w:firstLine="0"/>
              <w:rPr>
                <w:szCs w:val="20"/>
              </w:rPr>
            </w:pPr>
            <w:hyperlink r:id="rId19" w:history="1">
              <w:r w:rsidR="00BD191F" w:rsidRPr="00B874EA">
                <w:rPr>
                  <w:rStyle w:val="Hyperlink"/>
                  <w:szCs w:val="20"/>
                </w:rPr>
                <w:t>https://redcap.ahc.umn.edu/</w:t>
              </w:r>
            </w:hyperlink>
          </w:p>
        </w:tc>
      </w:tr>
      <w:tr w:rsidR="00186D79" w:rsidRPr="001A30CD" w14:paraId="69C7DDF6" w14:textId="77777777" w:rsidTr="001A30CD">
        <w:tc>
          <w:tcPr>
            <w:tcW w:w="0" w:type="auto"/>
            <w:vAlign w:val="center"/>
          </w:tcPr>
          <w:p w14:paraId="5596ADDC" w14:textId="668FBBBA" w:rsidR="00186D79" w:rsidRPr="00B874EA" w:rsidRDefault="00186D79" w:rsidP="00590D5F">
            <w:pPr>
              <w:spacing w:line="280" w:lineRule="exact"/>
              <w:ind w:firstLine="0"/>
              <w:rPr>
                <w:szCs w:val="20"/>
              </w:rPr>
            </w:pPr>
            <w:proofErr w:type="spellStart"/>
            <w:r w:rsidRPr="00B874EA">
              <w:rPr>
                <w:szCs w:val="20"/>
              </w:rPr>
              <w:t>SlideAtlas</w:t>
            </w:r>
            <w:proofErr w:type="spellEnd"/>
            <w:r w:rsidR="006472F3" w:rsidRPr="00B874EA">
              <w:rPr>
                <w:szCs w:val="20"/>
              </w:rPr>
              <w:t xml:space="preserve"> </w:t>
            </w:r>
            <w:r w:rsidR="00AC21B6" w:rsidRPr="00B874EA">
              <w:rPr>
                <w:szCs w:val="20"/>
              </w:rPr>
              <w:fldChar w:fldCharType="begin"/>
            </w:r>
            <w:r w:rsidR="00590D5F">
              <w:rPr>
                <w:szCs w:val="20"/>
              </w:rPr>
              <w:instrText xml:space="preserve"> ADDIN EN.CITE &lt;EndNote&gt;&lt;Cite&gt;&lt;RecNum&gt;102&lt;/RecNum&gt;&lt;DisplayText&gt;[34]&lt;/DisplayText&gt;&lt;record&gt;&lt;rec-number&gt;102&lt;/rec-number&gt;&lt;foreign-keys&gt;&lt;key app="EN" db-id="xa5tz00d40tew7e0af9xvrwj5fa25rpw2v95" timestamp="1551262274"&gt;102&lt;/key&gt;&lt;/foreign-keys&gt;&lt;ref-type name="Web Page"&gt;12&lt;/ref-type&gt;&lt;contributors&gt;&lt;/contributors&gt;&lt;titles&gt;&lt;title&gt;SlideAtlas - Whole Slide Image Viewer&lt;/title&gt;&lt;/titles&gt;&lt;dates&gt;&lt;/dates&gt;&lt;urls&gt;&lt;related-urls&gt;&lt;url&gt;https://slide-atlas.org/&lt;/url&gt;&lt;/related-urls&gt;&lt;/urls&gt;&lt;/record&gt;&lt;/Cite&gt;&lt;/EndNote&gt;</w:instrText>
            </w:r>
            <w:r w:rsidR="00AC21B6" w:rsidRPr="00B874EA">
              <w:rPr>
                <w:szCs w:val="20"/>
              </w:rPr>
              <w:fldChar w:fldCharType="separate"/>
            </w:r>
            <w:r w:rsidR="00590D5F">
              <w:rPr>
                <w:noProof/>
                <w:szCs w:val="20"/>
              </w:rPr>
              <w:t>[34]</w:t>
            </w:r>
            <w:r w:rsidR="00AC21B6" w:rsidRPr="00B874EA">
              <w:rPr>
                <w:szCs w:val="20"/>
              </w:rPr>
              <w:fldChar w:fldCharType="end"/>
            </w:r>
          </w:p>
        </w:tc>
        <w:tc>
          <w:tcPr>
            <w:tcW w:w="0" w:type="auto"/>
            <w:vAlign w:val="center"/>
          </w:tcPr>
          <w:p w14:paraId="1098AA17" w14:textId="43DBBA7F" w:rsidR="00186D79" w:rsidRPr="00B874EA" w:rsidRDefault="00186D79" w:rsidP="0036015F">
            <w:pPr>
              <w:spacing w:line="280" w:lineRule="exact"/>
              <w:ind w:firstLine="0"/>
              <w:rPr>
                <w:szCs w:val="20"/>
              </w:rPr>
            </w:pPr>
            <w:r w:rsidRPr="00B874EA">
              <w:rPr>
                <w:szCs w:val="20"/>
              </w:rPr>
              <w:t>Open-source, web-based, whole slide imaging platform.</w:t>
            </w:r>
          </w:p>
        </w:tc>
        <w:tc>
          <w:tcPr>
            <w:tcW w:w="0" w:type="auto"/>
            <w:vAlign w:val="center"/>
          </w:tcPr>
          <w:p w14:paraId="4BC1EDAD" w14:textId="67E12512" w:rsidR="00186D79" w:rsidRPr="00B874EA" w:rsidRDefault="00AC21B6" w:rsidP="0036015F">
            <w:pPr>
              <w:ind w:firstLine="0"/>
              <w:rPr>
                <w:szCs w:val="20"/>
              </w:rPr>
            </w:pPr>
            <w:r w:rsidRPr="00B874EA">
              <w:rPr>
                <w:rStyle w:val="Hyperlink"/>
                <w:szCs w:val="20"/>
              </w:rPr>
              <w:t>https://slide-atlas.org/</w:t>
            </w:r>
          </w:p>
        </w:tc>
      </w:tr>
      <w:tr w:rsidR="0024353C" w:rsidRPr="001A30CD" w14:paraId="7279EAAF" w14:textId="77777777" w:rsidTr="001A30CD">
        <w:tc>
          <w:tcPr>
            <w:tcW w:w="0" w:type="auto"/>
            <w:vAlign w:val="center"/>
          </w:tcPr>
          <w:p w14:paraId="33FF9CF7" w14:textId="1312F27D" w:rsidR="0024353C" w:rsidRPr="00B874EA" w:rsidRDefault="0024353C" w:rsidP="00590D5F">
            <w:pPr>
              <w:spacing w:line="280" w:lineRule="exact"/>
              <w:ind w:firstLine="0"/>
              <w:rPr>
                <w:szCs w:val="20"/>
              </w:rPr>
            </w:pPr>
            <w:r w:rsidRPr="00B874EA">
              <w:rPr>
                <w:szCs w:val="20"/>
              </w:rPr>
              <w:t>tranSMART</w:t>
            </w:r>
            <w:r w:rsidR="00EB56E2" w:rsidRPr="00B874EA">
              <w:rPr>
                <w:szCs w:val="20"/>
              </w:rPr>
              <w:t xml:space="preserve"> </w:t>
            </w:r>
            <w:r w:rsidR="00EB56E2" w:rsidRPr="00B874EA">
              <w:rPr>
                <w:szCs w:val="20"/>
              </w:rPr>
              <w:fldChar w:fldCharType="begin"/>
            </w:r>
            <w:r w:rsidR="00590D5F">
              <w:rPr>
                <w:szCs w:val="20"/>
              </w:rPr>
              <w:instrText xml:space="preserve"> ADDIN EN.CITE &lt;EndNote&gt;&lt;Cite&gt;&lt;Author&gt;Scheufele&lt;/Author&gt;&lt;Year&gt;2014&lt;/Year&gt;&lt;RecNum&gt;82&lt;/RecNum&gt;&lt;DisplayText&gt;[24]&lt;/DisplayText&gt;&lt;record&gt;&lt;rec-number&gt;82&lt;/rec-number&gt;&lt;foreign-keys&gt;&lt;key app="EN" db-id="xa5tz00d40tew7e0af9xvrwj5fa25rpw2v95" timestamp="1550655763"&gt;82&lt;/key&gt;&lt;/foreign-keys&gt;&lt;ref-type name="Journal Article"&gt;17&lt;/ref-type&gt;&lt;contributors&gt;&lt;authors&gt;&lt;author&gt;Scheufele, E.&lt;/author&gt;&lt;author&gt;Aronzon, D.&lt;/author&gt;&lt;author&gt;Coopersmith, R.&lt;/author&gt;&lt;author&gt;McDuffie, M. T.&lt;/author&gt;&lt;author&gt;Kapoor, M.&lt;/author&gt;&lt;author&gt;Uhrich, C. A.&lt;/author&gt;&lt;author&gt;Avitabile, J. E.&lt;/author&gt;&lt;author&gt;Liu, J.&lt;/author&gt;&lt;author&gt;Housman, D.&lt;/author&gt;&lt;author&gt;Palchuk, M. B.&lt;/author&gt;&lt;/authors&gt;&lt;/contributors&gt;&lt;auth-address&gt;Recombinant By Deloitte, Newton MA ; Harvard Medical School, Boston, MA.&amp;#xD;Recombinant By Deloitte, Newton MA.&lt;/auth-address&gt;&lt;titles&gt;&lt;title&gt;tranSMART: An Open Source Knowledge Management and High Content Data Analytics Platform&lt;/title&gt;&lt;secondary-title&gt;AMIA Jt Summits Transl Sci Proc&lt;/secondary-title&gt;&lt;/titles&gt;&lt;periodical&gt;&lt;full-title&gt;AMIA Jt Summits Transl Sci Proc&lt;/full-title&gt;&lt;/periodical&gt;&lt;pages&gt;96-101&lt;/pages&gt;&lt;volume&gt;2014&lt;/volume&gt;&lt;dates&gt;&lt;year&gt;2014&lt;/year&gt;&lt;/dates&gt;&lt;isbn&gt;2153-4063 (Print)&lt;/isbn&gt;&lt;accession-num&gt;25717408&lt;/accession-num&gt;&lt;urls&gt;&lt;related-urls&gt;&lt;url&gt;https://www.ncbi.nlm.nih.gov/pubmed/25717408&lt;/url&gt;&lt;/related-urls&gt;&lt;/urls&gt;&lt;custom2&gt;PMC4333702&lt;/custom2&gt;&lt;/record&gt;&lt;/Cite&gt;&lt;/EndNote&gt;</w:instrText>
            </w:r>
            <w:r w:rsidR="00EB56E2" w:rsidRPr="00B874EA">
              <w:rPr>
                <w:szCs w:val="20"/>
              </w:rPr>
              <w:fldChar w:fldCharType="separate"/>
            </w:r>
            <w:r w:rsidR="00590D5F">
              <w:rPr>
                <w:noProof/>
                <w:szCs w:val="20"/>
              </w:rPr>
              <w:t>[24]</w:t>
            </w:r>
            <w:r w:rsidR="00EB56E2" w:rsidRPr="00B874EA">
              <w:rPr>
                <w:szCs w:val="20"/>
              </w:rPr>
              <w:fldChar w:fldCharType="end"/>
            </w:r>
          </w:p>
        </w:tc>
        <w:tc>
          <w:tcPr>
            <w:tcW w:w="0" w:type="auto"/>
            <w:vAlign w:val="center"/>
          </w:tcPr>
          <w:p w14:paraId="70357CC1" w14:textId="7576C57E" w:rsidR="0024353C" w:rsidRPr="00B874EA" w:rsidRDefault="00506A9C" w:rsidP="0036015F">
            <w:pPr>
              <w:spacing w:line="280" w:lineRule="exact"/>
              <w:ind w:firstLine="0"/>
              <w:rPr>
                <w:szCs w:val="20"/>
              </w:rPr>
            </w:pPr>
            <w:r w:rsidRPr="00B874EA">
              <w:rPr>
                <w:szCs w:val="20"/>
              </w:rPr>
              <w:t>Open source suite of data exploration, visualization, and ETL tools, developed for translational research studies.</w:t>
            </w:r>
          </w:p>
        </w:tc>
        <w:tc>
          <w:tcPr>
            <w:tcW w:w="0" w:type="auto"/>
            <w:vAlign w:val="center"/>
          </w:tcPr>
          <w:p w14:paraId="4EFFEDD3" w14:textId="7AB27FF1" w:rsidR="00506A9C" w:rsidRPr="00B874EA" w:rsidRDefault="009B4A77" w:rsidP="0036015F">
            <w:pPr>
              <w:ind w:firstLine="0"/>
              <w:rPr>
                <w:szCs w:val="20"/>
              </w:rPr>
            </w:pPr>
            <w:hyperlink r:id="rId20" w:history="1">
              <w:r w:rsidR="00506A9C" w:rsidRPr="00B874EA">
                <w:rPr>
                  <w:rStyle w:val="Hyperlink"/>
                  <w:szCs w:val="20"/>
                </w:rPr>
                <w:t>https://transmartfoundation.org/current-transmart-platform-release/</w:t>
              </w:r>
            </w:hyperlink>
          </w:p>
        </w:tc>
      </w:tr>
      <w:tr w:rsidR="0024353C" w:rsidRPr="001A30CD" w14:paraId="2C15A3CD" w14:textId="77777777" w:rsidTr="001A30CD">
        <w:tc>
          <w:tcPr>
            <w:tcW w:w="0" w:type="auto"/>
            <w:vAlign w:val="center"/>
          </w:tcPr>
          <w:p w14:paraId="00937C43" w14:textId="0903FF45" w:rsidR="0024353C" w:rsidRPr="00B874EA" w:rsidRDefault="0024353C" w:rsidP="00590D5F">
            <w:pPr>
              <w:spacing w:line="280" w:lineRule="exact"/>
              <w:ind w:firstLine="0"/>
              <w:rPr>
                <w:szCs w:val="20"/>
              </w:rPr>
            </w:pPr>
            <w:r w:rsidRPr="00B874EA">
              <w:rPr>
                <w:szCs w:val="20"/>
              </w:rPr>
              <w:t>XNAT</w:t>
            </w:r>
            <w:r w:rsidR="00EB56E2" w:rsidRPr="00B874EA">
              <w:rPr>
                <w:szCs w:val="20"/>
              </w:rPr>
              <w:t xml:space="preserve"> </w:t>
            </w:r>
            <w:r w:rsidR="00EB56E2" w:rsidRPr="00B874EA">
              <w:rPr>
                <w:szCs w:val="20"/>
              </w:rPr>
              <w:fldChar w:fldCharType="begin"/>
            </w:r>
            <w:r w:rsidR="00590D5F">
              <w:rPr>
                <w:szCs w:val="20"/>
              </w:rPr>
              <w:instrText xml:space="preserve"> ADDIN EN.CITE &lt;EndNote&gt;&lt;Cite&gt;&lt;Author&gt;Marcus&lt;/Author&gt;&lt;Year&gt;2007&lt;/Year&gt;&lt;RecNum&gt;81&lt;/RecNum&gt;&lt;DisplayText&gt;[23]&lt;/DisplayText&gt;&lt;record&gt;&lt;rec-number&gt;81&lt;/rec-number&gt;&lt;foreign-keys&gt;&lt;key app="EN" db-id="xa5tz00d40tew7e0af9xvrwj5fa25rpw2v95" timestamp="1550655648"&gt;81&lt;/key&gt;&lt;/foreign-keys&gt;&lt;ref-type name="Journal Article"&gt;17&lt;/ref-type&gt;&lt;contributors&gt;&lt;authors&gt;&lt;author&gt;Marcus, D. S.&lt;/author&gt;&lt;author&gt;Olsen, T. R.&lt;/author&gt;&lt;author&gt;Ramaratnam, M.&lt;/author&gt;&lt;author&gt;Buckner, R. L.&lt;/author&gt;&lt;/authors&gt;&lt;/contributors&gt;&lt;auth-address&gt;Department of Radiology,Washington University School of Medicine, St. Louis, MO, USA. dmarcus@wustl.edu&lt;/auth-address&gt;&lt;titles&gt;&lt;title&gt;The Extensible Neuroimaging Archive Toolkit: an informatics platform for managing, exploring, and sharing neuroimaging data&lt;/title&gt;&lt;secondary-title&gt;Neuroinformatics&lt;/secondary-title&gt;&lt;/titles&gt;&lt;periodical&gt;&lt;full-title&gt;Neuroinformatics&lt;/full-title&gt;&lt;/periodical&gt;&lt;pages&gt;11-34&lt;/pages&gt;&lt;volume&gt;5&lt;/volume&gt;&lt;number&gt;1&lt;/number&gt;&lt;keywords&gt;&lt;keyword&gt;Animals&lt;/keyword&gt;&lt;keyword&gt;*Archives&lt;/keyword&gt;&lt;keyword&gt;*Brain Mapping&lt;/keyword&gt;&lt;keyword&gt;Diagnostic Imaging/methods/*statistics &amp;amp; numerical data&lt;/keyword&gt;&lt;keyword&gt;Humans&lt;/keyword&gt;&lt;keyword&gt;*Image Processing, Computer-Assisted&lt;/keyword&gt;&lt;keyword&gt;Information Storage and Retrieval&lt;/keyword&gt;&lt;keyword&gt;*Medical Records Systems, Computerized&lt;/keyword&gt;&lt;keyword&gt;*Software&lt;/keyword&gt;&lt;/keywords&gt;&lt;dates&gt;&lt;year&gt;2007&lt;/year&gt;&lt;pub-dates&gt;&lt;date&gt;Spring&lt;/date&gt;&lt;/pub-dates&gt;&lt;/dates&gt;&lt;isbn&gt;1539-2791 (Print)&amp;#xD;1539-2791 (Linking)&lt;/isbn&gt;&lt;accession-num&gt;17426351&lt;/accession-num&gt;&lt;urls&gt;&lt;related-urls&gt;&lt;url&gt;https://www.ncbi.nlm.nih.gov/pubmed/17426351&lt;/url&gt;&lt;/related-urls&gt;&lt;/urls&gt;&lt;/record&gt;&lt;/Cite&gt;&lt;/EndNote&gt;</w:instrText>
            </w:r>
            <w:r w:rsidR="00EB56E2" w:rsidRPr="00B874EA">
              <w:rPr>
                <w:szCs w:val="20"/>
              </w:rPr>
              <w:fldChar w:fldCharType="separate"/>
            </w:r>
            <w:r w:rsidR="00590D5F">
              <w:rPr>
                <w:noProof/>
                <w:szCs w:val="20"/>
              </w:rPr>
              <w:t>[23]</w:t>
            </w:r>
            <w:r w:rsidR="00EB56E2" w:rsidRPr="00B874EA">
              <w:rPr>
                <w:szCs w:val="20"/>
              </w:rPr>
              <w:fldChar w:fldCharType="end"/>
            </w:r>
          </w:p>
        </w:tc>
        <w:tc>
          <w:tcPr>
            <w:tcW w:w="0" w:type="auto"/>
            <w:vAlign w:val="center"/>
          </w:tcPr>
          <w:p w14:paraId="3512C4CC" w14:textId="4153E663" w:rsidR="0024353C" w:rsidRPr="00B874EA" w:rsidRDefault="0024353C" w:rsidP="0036015F">
            <w:pPr>
              <w:spacing w:line="280" w:lineRule="exact"/>
              <w:ind w:firstLine="0"/>
              <w:rPr>
                <w:szCs w:val="20"/>
              </w:rPr>
            </w:pPr>
            <w:r w:rsidRPr="00B874EA">
              <w:rPr>
                <w:szCs w:val="20"/>
              </w:rPr>
              <w:t>Open source imaging informatics platform</w:t>
            </w:r>
            <w:r w:rsidR="00506A9C" w:rsidRPr="00B874EA">
              <w:rPr>
                <w:szCs w:val="20"/>
              </w:rPr>
              <w:t>.</w:t>
            </w:r>
          </w:p>
        </w:tc>
        <w:tc>
          <w:tcPr>
            <w:tcW w:w="0" w:type="auto"/>
            <w:vAlign w:val="center"/>
          </w:tcPr>
          <w:p w14:paraId="2C149144" w14:textId="198A9C14" w:rsidR="0024353C" w:rsidRPr="00B874EA" w:rsidRDefault="009B4A77" w:rsidP="0036015F">
            <w:pPr>
              <w:spacing w:line="280" w:lineRule="exact"/>
              <w:ind w:firstLine="0"/>
              <w:rPr>
                <w:szCs w:val="20"/>
              </w:rPr>
            </w:pPr>
            <w:hyperlink r:id="rId21" w:history="1">
              <w:r w:rsidR="0024353C" w:rsidRPr="00B874EA">
                <w:rPr>
                  <w:rStyle w:val="Hyperlink"/>
                  <w:szCs w:val="20"/>
                </w:rPr>
                <w:t>https://www.xnat.org/</w:t>
              </w:r>
            </w:hyperlink>
          </w:p>
        </w:tc>
      </w:tr>
    </w:tbl>
    <w:p w14:paraId="31ABDC9F" w14:textId="1E26948D" w:rsidR="000F0647" w:rsidRPr="00B874EA" w:rsidRDefault="0024353C" w:rsidP="008E0E61">
      <w:pPr>
        <w:spacing w:line="280" w:lineRule="exact"/>
        <w:ind w:firstLine="0"/>
        <w:rPr>
          <w:szCs w:val="20"/>
        </w:rPr>
      </w:pPr>
      <w:r w:rsidRPr="00B874EA">
        <w:rPr>
          <w:b/>
          <w:szCs w:val="20"/>
        </w:rPr>
        <w:t>Table 1.</w:t>
      </w:r>
      <w:r w:rsidRPr="00B874EA">
        <w:rPr>
          <w:szCs w:val="20"/>
        </w:rPr>
        <w:t xml:space="preserve"> Freely available software in the area of Translational Research Informatics.</w:t>
      </w:r>
    </w:p>
    <w:p w14:paraId="2C1EE889" w14:textId="77777777" w:rsidR="00686B9F" w:rsidRPr="00686B9F" w:rsidRDefault="00686B9F" w:rsidP="00686B9F">
      <w:pPr>
        <w:spacing w:line="280" w:lineRule="exact"/>
        <w:rPr>
          <w:rFonts w:ascii="Arial" w:hAnsi="Arial" w:cs="Arial"/>
          <w:sz w:val="22"/>
          <w:szCs w:val="22"/>
        </w:rPr>
      </w:pPr>
    </w:p>
    <w:p w14:paraId="38CB9AA0" w14:textId="31284C08" w:rsidR="00686B9F" w:rsidRPr="00686B9F" w:rsidRDefault="00686B9F" w:rsidP="008E0E61">
      <w:pPr>
        <w:pStyle w:val="Heading2"/>
        <w:numPr>
          <w:ilvl w:val="0"/>
          <w:numId w:val="0"/>
        </w:numPr>
      </w:pPr>
      <w:r w:rsidRPr="00686B9F">
        <w:t>Commandment 7: Make newly created software reusable</w:t>
      </w:r>
    </w:p>
    <w:p w14:paraId="48DF44B7" w14:textId="2F5EE25C" w:rsidR="00B9235F" w:rsidRPr="0036015F" w:rsidRDefault="00281249" w:rsidP="00686B9F">
      <w:pPr>
        <w:spacing w:line="280" w:lineRule="exact"/>
        <w:rPr>
          <w:szCs w:val="22"/>
        </w:rPr>
      </w:pPr>
      <w:r w:rsidRPr="0036015F">
        <w:rPr>
          <w:szCs w:val="22"/>
        </w:rPr>
        <w:t>Although it is proposed at commandment 6 that existing software should be reused as much as possible, there might be cases where study-specific software needs to be created</w:t>
      </w:r>
      <w:r w:rsidR="00D51093" w:rsidRPr="0036015F">
        <w:rPr>
          <w:szCs w:val="22"/>
        </w:rPr>
        <w:t>, for example to perform novel analyses</w:t>
      </w:r>
      <w:r w:rsidRPr="0036015F">
        <w:rPr>
          <w:szCs w:val="22"/>
        </w:rPr>
        <w:t xml:space="preserve">. </w:t>
      </w:r>
      <w:r w:rsidR="00231C8B" w:rsidRPr="0036015F">
        <w:rPr>
          <w:szCs w:val="22"/>
        </w:rPr>
        <w:t xml:space="preserve">If there are no intellectual property issues, </w:t>
      </w:r>
      <w:r w:rsidR="00982FC5" w:rsidRPr="0036015F">
        <w:rPr>
          <w:szCs w:val="22"/>
        </w:rPr>
        <w:t xml:space="preserve">this </w:t>
      </w:r>
      <w:r w:rsidR="00EE1F7D" w:rsidRPr="0036015F">
        <w:rPr>
          <w:szCs w:val="22"/>
        </w:rPr>
        <w:t xml:space="preserve">newly created </w:t>
      </w:r>
      <w:r w:rsidR="00231C8B" w:rsidRPr="0036015F">
        <w:rPr>
          <w:szCs w:val="22"/>
        </w:rPr>
        <w:t>s</w:t>
      </w:r>
      <w:r w:rsidR="00B9235F" w:rsidRPr="0036015F">
        <w:rPr>
          <w:szCs w:val="22"/>
        </w:rPr>
        <w:t>oftware can be submitted to repositories such as GitHub</w:t>
      </w:r>
      <w:r w:rsidR="00633BD6" w:rsidRPr="0036015F">
        <w:rPr>
          <w:szCs w:val="22"/>
        </w:rPr>
        <w:t xml:space="preserve"> </w:t>
      </w:r>
      <w:r w:rsidR="00633BD6" w:rsidRPr="0036015F">
        <w:rPr>
          <w:szCs w:val="22"/>
        </w:rPr>
        <w:fldChar w:fldCharType="begin"/>
      </w:r>
      <w:r w:rsidR="00590D5F">
        <w:rPr>
          <w:szCs w:val="22"/>
        </w:rPr>
        <w:instrText xml:space="preserve"> ADDIN EN.CITE &lt;EndNote&gt;&lt;Cite&gt;&lt;Author&gt;Perkel&lt;/Author&gt;&lt;Year&gt;2016&lt;/Year&gt;&lt;RecNum&gt;105&lt;/RecNum&gt;&lt;DisplayText&gt;[35]&lt;/DisplayText&gt;&lt;record&gt;&lt;rec-number&gt;105&lt;/rec-number&gt;&lt;foreign-keys&gt;&lt;key app="EN" db-id="xa5tz00d40tew7e0af9xvrwj5fa25rpw2v95" timestamp="1551352630"&gt;105&lt;/key&gt;&lt;/foreign-keys&gt;&lt;ref-type name="Journal Article"&gt;17&lt;/ref-type&gt;&lt;contributors&gt;&lt;authors&gt;&lt;author&gt;Perkel, J.&lt;/author&gt;&lt;/authors&gt;&lt;/contributors&gt;&lt;titles&gt;&lt;title&gt;Democratic databases: science on GitHub&lt;/title&gt;&lt;secondary-title&gt;Nature&lt;/secondary-title&gt;&lt;/titles&gt;&lt;periodical&gt;&lt;full-title&gt;Nature&lt;/full-title&gt;&lt;/periodical&gt;&lt;pages&gt;127-128&lt;/pages&gt;&lt;volume&gt;538&lt;/volume&gt;&lt;number&gt;7623&lt;/number&gt;&lt;keywords&gt;&lt;keyword&gt;Biological Science Disciplines/methods&lt;/keyword&gt;&lt;keyword&gt;*Databases, Factual&lt;/keyword&gt;&lt;keyword&gt;Datasets as Topic&lt;/keyword&gt;&lt;keyword&gt;Hemorrhagic Fever, Ebola/epidemiology/virology&lt;/keyword&gt;&lt;keyword&gt;Information Dissemination/*methods&lt;/keyword&gt;&lt;keyword&gt;Information Storage and Retrieval&lt;/keyword&gt;&lt;keyword&gt;Open Access Publishing&lt;/keyword&gt;&lt;keyword&gt;*Software&lt;/keyword&gt;&lt;keyword&gt;User-Computer Interface&lt;/keyword&gt;&lt;keyword&gt;Zika Virus/genetics/isolation &amp;amp; purification&lt;/keyword&gt;&lt;/keywords&gt;&lt;dates&gt;&lt;year&gt;2016&lt;/year&gt;&lt;pub-dates&gt;&lt;date&gt;Oct 6&lt;/date&gt;&lt;/pub-dates&gt;&lt;/dates&gt;&lt;isbn&gt;1476-4687 (Electronic)&amp;#xD;0028-0836 (Linking)&lt;/isbn&gt;&lt;accession-num&gt;27708327&lt;/accession-num&gt;&lt;urls&gt;&lt;related-urls&gt;&lt;url&gt;https://www.ncbi.nlm.nih.gov/pubmed/27708327&lt;/url&gt;&lt;/related-urls&gt;&lt;/urls&gt;&lt;electronic-resource-num&gt;10.1038/538127a&lt;/electronic-resource-num&gt;&lt;/record&gt;&lt;/Cite&gt;&lt;/EndNote&gt;</w:instrText>
      </w:r>
      <w:r w:rsidR="00633BD6" w:rsidRPr="0036015F">
        <w:rPr>
          <w:szCs w:val="22"/>
        </w:rPr>
        <w:fldChar w:fldCharType="separate"/>
      </w:r>
      <w:r w:rsidR="00590D5F">
        <w:rPr>
          <w:noProof/>
          <w:szCs w:val="22"/>
        </w:rPr>
        <w:t>[35]</w:t>
      </w:r>
      <w:r w:rsidR="00633BD6" w:rsidRPr="0036015F">
        <w:rPr>
          <w:szCs w:val="22"/>
        </w:rPr>
        <w:fldChar w:fldCharType="end"/>
      </w:r>
      <w:r w:rsidR="00B1654F" w:rsidRPr="0036015F">
        <w:rPr>
          <w:szCs w:val="22"/>
        </w:rPr>
        <w:t xml:space="preserve">, </w:t>
      </w:r>
      <w:proofErr w:type="spellStart"/>
      <w:r w:rsidR="00B1654F" w:rsidRPr="0036015F">
        <w:rPr>
          <w:szCs w:val="22"/>
        </w:rPr>
        <w:t>SourceForge</w:t>
      </w:r>
      <w:proofErr w:type="spellEnd"/>
      <w:r w:rsidR="00633BD6" w:rsidRPr="0036015F">
        <w:rPr>
          <w:szCs w:val="22"/>
        </w:rPr>
        <w:t xml:space="preserve"> </w:t>
      </w:r>
      <w:r w:rsidR="008F108C" w:rsidRPr="0036015F">
        <w:rPr>
          <w:szCs w:val="22"/>
        </w:rPr>
        <w:fldChar w:fldCharType="begin"/>
      </w:r>
      <w:r w:rsidR="00590D5F">
        <w:rPr>
          <w:szCs w:val="22"/>
        </w:rPr>
        <w:instrText xml:space="preserve"> ADDIN EN.CITE &lt;EndNote&gt;&lt;Cite&gt;&lt;RecNum&gt;106&lt;/RecNum&gt;&lt;DisplayText&gt;[36]&lt;/DisplayText&gt;&lt;record&gt;&lt;rec-number&gt;106&lt;/rec-number&gt;&lt;foreign-keys&gt;&lt;key app="EN" db-id="xa5tz00d40tew7e0af9xvrwj5fa25rpw2v95" timestamp="1551352801"&gt;106&lt;/key&gt;&lt;/foreign-keys&gt;&lt;ref-type name="Web Page"&gt;12&lt;/ref-type&gt;&lt;contributors&gt;&lt;/contributors&gt;&lt;titles&gt;&lt;title&gt;SourceForge - The Complete Open-Source and Business Software Platform&lt;/title&gt;&lt;/titles&gt;&lt;dates&gt;&lt;/dates&gt;&lt;urls&gt;&lt;related-urls&gt;&lt;url&gt;https://sourceforge.net/&lt;/url&gt;&lt;/related-urls&gt;&lt;/urls&gt;&lt;/record&gt;&lt;/Cite&gt;&lt;/EndNote&gt;</w:instrText>
      </w:r>
      <w:r w:rsidR="008F108C" w:rsidRPr="0036015F">
        <w:rPr>
          <w:szCs w:val="22"/>
        </w:rPr>
        <w:fldChar w:fldCharType="separate"/>
      </w:r>
      <w:r w:rsidR="00590D5F">
        <w:rPr>
          <w:noProof/>
          <w:szCs w:val="22"/>
        </w:rPr>
        <w:t>[36]</w:t>
      </w:r>
      <w:r w:rsidR="008F108C" w:rsidRPr="0036015F">
        <w:rPr>
          <w:szCs w:val="22"/>
        </w:rPr>
        <w:fldChar w:fldCharType="end"/>
      </w:r>
      <w:r w:rsidR="00B1654F" w:rsidRPr="0036015F">
        <w:rPr>
          <w:szCs w:val="22"/>
        </w:rPr>
        <w:t xml:space="preserve"> or </w:t>
      </w:r>
      <w:proofErr w:type="spellStart"/>
      <w:r w:rsidR="00B1654F" w:rsidRPr="0036015F">
        <w:rPr>
          <w:szCs w:val="22"/>
        </w:rPr>
        <w:t>FigShare</w:t>
      </w:r>
      <w:proofErr w:type="spellEnd"/>
      <w:r w:rsidR="001F273E" w:rsidRPr="0036015F">
        <w:rPr>
          <w:szCs w:val="22"/>
        </w:rPr>
        <w:t xml:space="preserve"> </w:t>
      </w:r>
      <w:r w:rsidR="00E8774B" w:rsidRPr="0036015F">
        <w:rPr>
          <w:szCs w:val="22"/>
        </w:rPr>
        <w:fldChar w:fldCharType="begin"/>
      </w:r>
      <w:r w:rsidR="00590D5F">
        <w:rPr>
          <w:szCs w:val="22"/>
        </w:rPr>
        <w:instrText xml:space="preserve"> ADDIN EN.CITE &lt;EndNote&gt;&lt;Cite&gt;&lt;Author&gt;Singh&lt;/Author&gt;&lt;Year&gt;2011&lt;/Year&gt;&lt;RecNum&gt;104&lt;/RecNum&gt;&lt;DisplayText&gt;[37]&lt;/DisplayText&gt;&lt;record&gt;&lt;rec-number&gt;104&lt;/rec-number&gt;&lt;foreign-keys&gt;&lt;key app="EN" db-id="xa5tz00d40tew7e0af9xvrwj5fa25rpw2v95" timestamp="1551352544"&gt;104&lt;/key&gt;&lt;/foreign-keys&gt;&lt;ref-type name="Journal Article"&gt;17&lt;/ref-type&gt;&lt;contributors&gt;&lt;authors&gt;&lt;author&gt;Singh, J.&lt;/author&gt;&lt;/authors&gt;&lt;/contributors&gt;&lt;auth-address&gt;Section Editor, Journal of Pharmacology and Pharmacotherapeutics.&lt;/auth-address&gt;&lt;titles&gt;&lt;title&gt;FigShare&lt;/title&gt;&lt;secondary-title&gt;J Pharmacol Pharmacother&lt;/secondary-title&gt;&lt;/titles&gt;&lt;periodical&gt;&lt;full-title&gt;J Pharmacol Pharmacother&lt;/full-title&gt;&lt;/periodical&gt;&lt;pages&gt;138-9&lt;/pages&gt;&lt;volume&gt;2&lt;/volume&gt;&lt;number&gt;2&lt;/number&gt;&lt;dates&gt;&lt;year&gt;2011&lt;/year&gt;&lt;pub-dates&gt;&lt;date&gt;Apr&lt;/date&gt;&lt;/pub-dates&gt;&lt;/dates&gt;&lt;isbn&gt;0976-5018 (Electronic)&amp;#xD;0976-500X (Linking)&lt;/isbn&gt;&lt;accession-num&gt;21772785&lt;/accession-num&gt;&lt;urls&gt;&lt;related-urls&gt;&lt;url&gt;https://www.ncbi.nlm.nih.gov/pubmed/21772785&lt;/url&gt;&lt;/related-urls&gt;&lt;/urls&gt;&lt;custom2&gt;PMC3127351&lt;/custom2&gt;&lt;electronic-resource-num&gt;10.4103/0976-500X.81919&lt;/electronic-resource-num&gt;&lt;/record&gt;&lt;/Cite&gt;&lt;/EndNote&gt;</w:instrText>
      </w:r>
      <w:r w:rsidR="00E8774B" w:rsidRPr="0036015F">
        <w:rPr>
          <w:szCs w:val="22"/>
        </w:rPr>
        <w:fldChar w:fldCharType="separate"/>
      </w:r>
      <w:r w:rsidR="00590D5F">
        <w:rPr>
          <w:noProof/>
          <w:szCs w:val="22"/>
        </w:rPr>
        <w:t>[37]</w:t>
      </w:r>
      <w:r w:rsidR="00E8774B" w:rsidRPr="0036015F">
        <w:rPr>
          <w:szCs w:val="22"/>
        </w:rPr>
        <w:fldChar w:fldCharType="end"/>
      </w:r>
      <w:r w:rsidR="00B9235F" w:rsidRPr="0036015F">
        <w:rPr>
          <w:szCs w:val="22"/>
        </w:rPr>
        <w:t xml:space="preserve">, or it can be made available on a </w:t>
      </w:r>
      <w:r w:rsidR="00B1654F" w:rsidRPr="0036015F">
        <w:rPr>
          <w:szCs w:val="22"/>
        </w:rPr>
        <w:t xml:space="preserve">custom-made </w:t>
      </w:r>
      <w:r w:rsidR="00B9235F" w:rsidRPr="0036015F">
        <w:rPr>
          <w:szCs w:val="22"/>
        </w:rPr>
        <w:t>website</w:t>
      </w:r>
      <w:r w:rsidR="00517CCB" w:rsidRPr="0036015F">
        <w:rPr>
          <w:szCs w:val="22"/>
        </w:rPr>
        <w:t xml:space="preserve">, and then referenced on </w:t>
      </w:r>
      <w:proofErr w:type="spellStart"/>
      <w:r w:rsidR="00517CCB" w:rsidRPr="0036015F">
        <w:rPr>
          <w:szCs w:val="22"/>
        </w:rPr>
        <w:t>Zenodo</w:t>
      </w:r>
      <w:proofErr w:type="spellEnd"/>
      <w:r w:rsidR="00107F42" w:rsidRPr="0036015F">
        <w:rPr>
          <w:szCs w:val="22"/>
        </w:rPr>
        <w:t xml:space="preserve"> </w:t>
      </w:r>
      <w:r w:rsidR="00107F42" w:rsidRPr="0036015F">
        <w:rPr>
          <w:szCs w:val="22"/>
        </w:rPr>
        <w:fldChar w:fldCharType="begin"/>
      </w:r>
      <w:r w:rsidR="00590D5F">
        <w:rPr>
          <w:szCs w:val="22"/>
        </w:rPr>
        <w:instrText xml:space="preserve"> ADDIN EN.CITE &lt;EndNote&gt;&lt;Cite&gt;&lt;RecNum&gt;112&lt;/RecNum&gt;&lt;DisplayText&gt;[38]&lt;/DisplayText&gt;&lt;record&gt;&lt;rec-number&gt;112&lt;/rec-number&gt;&lt;foreign-keys&gt;&lt;key app="EN" db-id="xa5tz00d40tew7e0af9xvrwj5fa25rpw2v95" timestamp="1551639147"&gt;112&lt;/key&gt;&lt;/foreign-keys&gt;&lt;ref-type name="Web Page"&gt;12&lt;/ref-type&gt;&lt;contributors&gt;&lt;/contributors&gt;&lt;titles&gt;&lt;title&gt;Zenodo - Research. Shared.&lt;/title&gt;&lt;/titles&gt;&lt;dates&gt;&lt;/dates&gt;&lt;urls&gt;&lt;related-urls&gt;&lt;url&gt;https://zenodo.org/&lt;/url&gt;&lt;/related-urls&gt;&lt;/urls&gt;&lt;/record&gt;&lt;/Cite&gt;&lt;/EndNote&gt;</w:instrText>
      </w:r>
      <w:r w:rsidR="00107F42" w:rsidRPr="0036015F">
        <w:rPr>
          <w:szCs w:val="22"/>
        </w:rPr>
        <w:fldChar w:fldCharType="separate"/>
      </w:r>
      <w:r w:rsidR="00590D5F">
        <w:rPr>
          <w:noProof/>
          <w:szCs w:val="22"/>
        </w:rPr>
        <w:t>[38]</w:t>
      </w:r>
      <w:r w:rsidR="00107F42" w:rsidRPr="0036015F">
        <w:rPr>
          <w:szCs w:val="22"/>
        </w:rPr>
        <w:fldChar w:fldCharType="end"/>
      </w:r>
      <w:r w:rsidR="00B9235F" w:rsidRPr="0036015F">
        <w:rPr>
          <w:szCs w:val="22"/>
        </w:rPr>
        <w:t>.</w:t>
      </w:r>
      <w:r w:rsidR="00517CCB" w:rsidRPr="0036015F">
        <w:rPr>
          <w:szCs w:val="22"/>
        </w:rPr>
        <w:t xml:space="preserve"> Griffin et al. </w:t>
      </w:r>
      <w:r w:rsidR="00517CCB" w:rsidRPr="0036015F">
        <w:rPr>
          <w:szCs w:val="22"/>
        </w:rPr>
        <w:fldChar w:fldCharType="begin">
          <w:fldData xml:space="preserve">PEVuZE5vdGU+PENpdGU+PEF1dGhvcj5HcmlmZmluPC9BdXRob3I+PFllYXI+MjAxNzwvWWVhcj48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</w:fldData>
        </w:fldChar>
      </w:r>
      <w:r w:rsidR="00590D5F">
        <w:rPr>
          <w:szCs w:val="22"/>
        </w:rPr>
        <w:instrText xml:space="preserve"> ADDIN EN.CITE </w:instrText>
      </w:r>
      <w:r w:rsidR="00590D5F">
        <w:rPr>
          <w:szCs w:val="22"/>
        </w:rPr>
        <w:fldChar w:fldCharType="begin">
          <w:fldData xml:space="preserve">PEVuZE5vdGU+PENpdGU+PEF1dGhvcj5HcmlmZmluPC9BdXRob3I+PFllYXI+MjAxNzwvWWVhcj48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</w:fldData>
        </w:fldChar>
      </w:r>
      <w:r w:rsidR="00590D5F">
        <w:rPr>
          <w:szCs w:val="22"/>
        </w:rPr>
        <w:instrText xml:space="preserve"> ADDIN EN.CITE.DATA </w:instrText>
      </w:r>
      <w:r w:rsidR="00590D5F">
        <w:rPr>
          <w:szCs w:val="22"/>
        </w:rPr>
      </w:r>
      <w:r w:rsidR="00590D5F">
        <w:rPr>
          <w:szCs w:val="22"/>
        </w:rPr>
        <w:fldChar w:fldCharType="end"/>
      </w:r>
      <w:r w:rsidR="00517CCB" w:rsidRPr="0036015F">
        <w:rPr>
          <w:szCs w:val="22"/>
        </w:rPr>
      </w:r>
      <w:r w:rsidR="00517CCB" w:rsidRPr="0036015F">
        <w:rPr>
          <w:szCs w:val="22"/>
        </w:rPr>
        <w:fldChar w:fldCharType="separate"/>
      </w:r>
      <w:r w:rsidR="00590D5F">
        <w:rPr>
          <w:noProof/>
          <w:szCs w:val="22"/>
        </w:rPr>
        <w:t>[39]</w:t>
      </w:r>
      <w:r w:rsidR="00517CCB" w:rsidRPr="0036015F">
        <w:rPr>
          <w:szCs w:val="22"/>
        </w:rPr>
        <w:fldChar w:fldCharType="end"/>
      </w:r>
      <w:r w:rsidR="00517CCB" w:rsidRPr="0036015F">
        <w:rPr>
          <w:szCs w:val="22"/>
        </w:rPr>
        <w:t xml:space="preserve"> gives a good overview of the possibilities.</w:t>
      </w:r>
      <w:r w:rsidR="00982FC5" w:rsidRPr="0036015F">
        <w:rPr>
          <w:szCs w:val="22"/>
        </w:rPr>
        <w:t xml:space="preserve"> This way, future translational researchers can reuse your software and don’t need to reinvent the wheel.</w:t>
      </w:r>
      <w:r w:rsidR="00425946" w:rsidRPr="0036015F">
        <w:rPr>
          <w:szCs w:val="22"/>
        </w:rPr>
        <w:t xml:space="preserve"> </w:t>
      </w:r>
      <w:proofErr w:type="spellStart"/>
      <w:r w:rsidR="005D7F69" w:rsidRPr="0036015F">
        <w:rPr>
          <w:szCs w:val="22"/>
        </w:rPr>
        <w:t>Gi</w:t>
      </w:r>
      <w:r w:rsidR="00425946" w:rsidRPr="0036015F">
        <w:rPr>
          <w:szCs w:val="22"/>
        </w:rPr>
        <w:t>thub</w:t>
      </w:r>
      <w:proofErr w:type="spellEnd"/>
      <w:r w:rsidR="00425946" w:rsidRPr="0036015F">
        <w:rPr>
          <w:szCs w:val="22"/>
        </w:rPr>
        <w:t xml:space="preserve"> already hosts several scientific data management packages, such as </w:t>
      </w:r>
      <w:proofErr w:type="spellStart"/>
      <w:r w:rsidR="00425946" w:rsidRPr="0036015F">
        <w:rPr>
          <w:szCs w:val="22"/>
        </w:rPr>
        <w:t>Rucio</w:t>
      </w:r>
      <w:proofErr w:type="spellEnd"/>
      <w:r w:rsidR="00425946" w:rsidRPr="0036015F">
        <w:rPr>
          <w:szCs w:val="22"/>
        </w:rPr>
        <w:t xml:space="preserve"> (</w:t>
      </w:r>
      <w:hyperlink r:id="rId22" w:history="1">
        <w:r w:rsidR="00425946" w:rsidRPr="0036015F">
          <w:rPr>
            <w:rStyle w:val="Hyperlink"/>
            <w:szCs w:val="22"/>
          </w:rPr>
          <w:t>https://github.com/rucio/rucio</w:t>
        </w:r>
      </w:hyperlink>
      <w:r w:rsidR="00425946" w:rsidRPr="0036015F">
        <w:rPr>
          <w:szCs w:val="22"/>
        </w:rPr>
        <w:t>), ISA tools (</w:t>
      </w:r>
      <w:hyperlink r:id="rId23" w:history="1">
        <w:r w:rsidR="00425946" w:rsidRPr="0036015F">
          <w:rPr>
            <w:rStyle w:val="Hyperlink"/>
            <w:szCs w:val="22"/>
          </w:rPr>
          <w:t>https://github.com/ISA-tools/isa-api</w:t>
        </w:r>
      </w:hyperlink>
      <w:r w:rsidR="00425946" w:rsidRPr="0036015F">
        <w:rPr>
          <w:szCs w:val="22"/>
        </w:rPr>
        <w:t>) and Clowder (</w:t>
      </w:r>
      <w:hyperlink r:id="rId24" w:history="1">
        <w:r w:rsidR="00425946" w:rsidRPr="0036015F">
          <w:rPr>
            <w:rStyle w:val="Hyperlink"/>
            <w:szCs w:val="22"/>
          </w:rPr>
          <w:t>https://github.com/ncsa/clowder</w:t>
        </w:r>
      </w:hyperlink>
      <w:r w:rsidR="00425946" w:rsidRPr="0036015F">
        <w:rPr>
          <w:szCs w:val="22"/>
        </w:rPr>
        <w:t>).</w:t>
      </w:r>
      <w:r w:rsidR="00D51093" w:rsidRPr="0036015F">
        <w:rPr>
          <w:szCs w:val="22"/>
        </w:rPr>
        <w:t xml:space="preserve"> There is also an overview of </w:t>
      </w:r>
      <w:r w:rsidR="00780846" w:rsidRPr="0036015F">
        <w:rPr>
          <w:szCs w:val="22"/>
        </w:rPr>
        <w:t>all 1,720 bioinformatics repositories</w:t>
      </w:r>
      <w:r w:rsidR="00D51093" w:rsidRPr="0036015F">
        <w:rPr>
          <w:szCs w:val="22"/>
        </w:rPr>
        <w:t xml:space="preserve"> on GitHub </w:t>
      </w:r>
      <w:r w:rsidR="00780846" w:rsidRPr="0036015F">
        <w:rPr>
          <w:szCs w:val="22"/>
        </w:rPr>
        <w:t xml:space="preserve">available </w:t>
      </w:r>
      <w:r w:rsidR="00D51093" w:rsidRPr="0036015F">
        <w:rPr>
          <w:szCs w:val="22"/>
        </w:rPr>
        <w:fldChar w:fldCharType="begin"/>
      </w:r>
      <w:r w:rsidR="00590D5F">
        <w:rPr>
          <w:szCs w:val="22"/>
        </w:rPr>
        <w:instrText xml:space="preserve"> ADDIN EN.CITE &lt;EndNote&gt;&lt;Cite&gt;&lt;Author&gt;Russell&lt;/Author&gt;&lt;Year&gt;2018&lt;/Year&gt;&lt;RecNum&gt;107&lt;/RecNum&gt;&lt;DisplayText&gt;[40]&lt;/DisplayText&gt;&lt;record&gt;&lt;rec-number&gt;107&lt;/rec-number&gt;&lt;foreign-keys&gt;&lt;key app="EN" db-id="xa5tz00d40tew7e0af9xvrwj5fa25rpw2v95" timestamp="1551352866"&gt;107&lt;/key&gt;&lt;/foreign-keys&gt;&lt;ref-type name="Journal Article"&gt;17&lt;/ref-type&gt;&lt;contributors&gt;&lt;authors&gt;&lt;author&gt;Russell, P. H.&lt;/author&gt;&lt;author&gt;Johnson, R. L.&lt;/author&gt;&lt;author&gt;Ananthan, S.&lt;/author&gt;&lt;author&gt;Harnke, B.&lt;/author&gt;&lt;author&gt;Carlson, N. E.&lt;/author&gt;&lt;/authors&gt;&lt;/contributors&gt;&lt;auth-address&gt;Department of Biostatistics and Informatics, Colorado School of Public Health, Aurora, CO, United States of America.&amp;#xD;High-Performance Algorithms and Complex Fluids, National Renewable Energy Laboratory, Golden, CO, United States of America.&amp;#xD;Health Sciences Library, University of Colorado Anschutz Medical Campus, Aurora, CO, United States of America.&lt;/auth-address&gt;&lt;titles&gt;&lt;title&gt;A large-scale analysis of bioinformatics code on GitHub&lt;/title&gt;&lt;secondary-title&gt;PLoS One&lt;/secondary-title&gt;&lt;/titles&gt;&lt;periodical&gt;&lt;full-title&gt;PLoS One&lt;/full-title&gt;&lt;/periodical&gt;&lt;pages&gt;e0205898&lt;/pages&gt;&lt;volume&gt;13&lt;/volume&gt;&lt;number&gt;10&lt;/number&gt;&lt;dates&gt;&lt;year&gt;2018&lt;/year&gt;&lt;/dates&gt;&lt;isbn&gt;1932-6203 (Electronic)&amp;#xD;1932-6203 (Linking)&lt;/isbn&gt;&lt;accession-num&gt;30379882&lt;/accession-num&gt;&lt;urls&gt;&lt;related-urls&gt;&lt;url&gt;https://www.ncbi.nlm.nih.gov/pubmed/30379882&lt;/url&gt;&lt;/related-urls&gt;&lt;/urls&gt;&lt;custom2&gt;PMC6209220&lt;/custom2&gt;&lt;electronic-resource-num&gt;10.1371/journal.pone.0205898&lt;/electronic-resource-num&gt;&lt;/record&gt;&lt;/Cite&gt;&lt;/EndNote&gt;</w:instrText>
      </w:r>
      <w:r w:rsidR="00D51093" w:rsidRPr="0036015F">
        <w:rPr>
          <w:szCs w:val="22"/>
        </w:rPr>
        <w:fldChar w:fldCharType="separate"/>
      </w:r>
      <w:r w:rsidR="00590D5F">
        <w:rPr>
          <w:noProof/>
          <w:szCs w:val="22"/>
        </w:rPr>
        <w:t>[40]</w:t>
      </w:r>
      <w:r w:rsidR="00D51093" w:rsidRPr="0036015F">
        <w:rPr>
          <w:szCs w:val="22"/>
        </w:rPr>
        <w:fldChar w:fldCharType="end"/>
      </w:r>
      <w:r w:rsidR="00D51093" w:rsidRPr="0036015F">
        <w:rPr>
          <w:szCs w:val="22"/>
        </w:rPr>
        <w:t>.</w:t>
      </w:r>
    </w:p>
    <w:p w14:paraId="1C5A11AB" w14:textId="77777777" w:rsidR="00425946" w:rsidRDefault="00425946" w:rsidP="00686B9F">
      <w:pPr>
        <w:spacing w:line="280" w:lineRule="exact"/>
        <w:rPr>
          <w:rFonts w:ascii="Arial" w:hAnsi="Arial" w:cs="Arial"/>
          <w:sz w:val="22"/>
          <w:szCs w:val="22"/>
        </w:rPr>
      </w:pPr>
    </w:p>
    <w:p w14:paraId="169EC32C" w14:textId="128BA08B" w:rsidR="00686B9F" w:rsidRPr="00686B9F" w:rsidRDefault="00686B9F" w:rsidP="008E0E61">
      <w:pPr>
        <w:pStyle w:val="Heading2"/>
        <w:numPr>
          <w:ilvl w:val="0"/>
          <w:numId w:val="0"/>
        </w:numPr>
      </w:pPr>
      <w:r w:rsidRPr="00686B9F">
        <w:t xml:space="preserve">Commandment 8: </w:t>
      </w:r>
      <w:r w:rsidR="00CE4595">
        <w:t>A</w:t>
      </w:r>
      <w:r w:rsidRPr="00686B9F">
        <w:t xml:space="preserve">dhere to the FAIR </w:t>
      </w:r>
      <w:r w:rsidR="00FB631D">
        <w:t>Guiding Principles</w:t>
      </w:r>
    </w:p>
    <w:p w14:paraId="4B2506AC" w14:textId="793D8E84" w:rsidR="00686B9F" w:rsidRPr="0036015F" w:rsidRDefault="0044536D" w:rsidP="0044536D">
      <w:pPr>
        <w:spacing w:line="280" w:lineRule="exact"/>
        <w:rPr>
          <w:szCs w:val="22"/>
        </w:rPr>
      </w:pPr>
      <w:r w:rsidRPr="0036015F">
        <w:rPr>
          <w:szCs w:val="22"/>
        </w:rPr>
        <w:t xml:space="preserve">In 2016, the FAIR Guiding Principles for scientific data management and stewardship  </w:t>
      </w:r>
      <w:r w:rsidRPr="0036015F">
        <w:rPr>
          <w:szCs w:val="22"/>
        </w:rPr>
        <w:fldChar w:fldCharType="begin">
          <w:fldData xml:space="preserve">PEVuZE5vdGU+PENpdGU+PEF1dGhvcj5XaWxraW5zb248L0F1dGhvcj48WWVhcj4yMDE2PC9ZZWFy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=
</w:fldData>
        </w:fldChar>
      </w:r>
      <w:r w:rsidR="00590D5F">
        <w:rPr>
          <w:szCs w:val="22"/>
        </w:rPr>
        <w:instrText xml:space="preserve"> ADDIN EN.CITE </w:instrText>
      </w:r>
      <w:r w:rsidR="00590D5F">
        <w:rPr>
          <w:szCs w:val="22"/>
        </w:rPr>
        <w:fldChar w:fldCharType="begin">
          <w:fldData xml:space="preserve">PEVuZE5vdGU+PENpdGU+PEF1dGhvcj5XaWxraW5zb248L0F1dGhvcj48WWVhcj4yMDE2PC9ZZWFy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=
</w:fldData>
        </w:fldChar>
      </w:r>
      <w:r w:rsidR="00590D5F">
        <w:rPr>
          <w:szCs w:val="22"/>
        </w:rPr>
        <w:instrText xml:space="preserve"> ADDIN EN.CITE.DATA </w:instrText>
      </w:r>
      <w:r w:rsidR="00590D5F">
        <w:rPr>
          <w:szCs w:val="22"/>
        </w:rPr>
      </w:r>
      <w:r w:rsidR="00590D5F">
        <w:rPr>
          <w:szCs w:val="22"/>
        </w:rPr>
        <w:fldChar w:fldCharType="end"/>
      </w:r>
      <w:r w:rsidRPr="0036015F">
        <w:rPr>
          <w:szCs w:val="22"/>
        </w:rPr>
      </w:r>
      <w:r w:rsidRPr="0036015F">
        <w:rPr>
          <w:szCs w:val="22"/>
        </w:rPr>
        <w:fldChar w:fldCharType="separate"/>
      </w:r>
      <w:r w:rsidR="00590D5F">
        <w:rPr>
          <w:noProof/>
          <w:szCs w:val="22"/>
        </w:rPr>
        <w:t>[41]</w:t>
      </w:r>
      <w:r w:rsidRPr="0036015F">
        <w:rPr>
          <w:szCs w:val="22"/>
        </w:rPr>
        <w:fldChar w:fldCharType="end"/>
      </w:r>
      <w:r w:rsidRPr="0036015F">
        <w:rPr>
          <w:szCs w:val="22"/>
        </w:rPr>
        <w:t xml:space="preserve"> were published. FAIR stands for the four foundational principles - Findability, Accessibility, Interoperability, and Reusability - that serve to guide data producers and publishers as they navigate around the obstacles around data management and stewardship.</w:t>
      </w:r>
      <w:r w:rsidR="0099153E" w:rsidRPr="0036015F">
        <w:rPr>
          <w:szCs w:val="22"/>
        </w:rPr>
        <w:t xml:space="preserve"> The difference with similar initiatives is that the FAIR principle do not only support the reuse of data by individuals, but also put emphasis on enhancing the ability of machines to automatically find and use the data.</w:t>
      </w:r>
      <w:r w:rsidR="00B0085F" w:rsidRPr="0036015F">
        <w:rPr>
          <w:szCs w:val="22"/>
        </w:rPr>
        <w:t xml:space="preserve"> The elements of the FAIR Guiding Principles are related, but independent and separable:</w:t>
      </w:r>
    </w:p>
    <w:p w14:paraId="1EC4A30B" w14:textId="7DFD2EA4" w:rsidR="00CC532A" w:rsidRPr="0036015F" w:rsidRDefault="00CC532A" w:rsidP="002F3A1B">
      <w:pPr>
        <w:pStyle w:val="ListParagraph"/>
        <w:numPr>
          <w:ilvl w:val="0"/>
          <w:numId w:val="2"/>
        </w:numPr>
        <w:spacing w:line="280" w:lineRule="exact"/>
        <w:rPr>
          <w:szCs w:val="22"/>
        </w:rPr>
      </w:pPr>
      <w:r w:rsidRPr="0036015F">
        <w:rPr>
          <w:szCs w:val="22"/>
        </w:rPr>
        <w:t xml:space="preserve">Findability </w:t>
      </w:r>
      <w:r w:rsidR="003D1A9A" w:rsidRPr="0036015F">
        <w:rPr>
          <w:szCs w:val="22"/>
        </w:rPr>
        <w:t>is about making sure that the data can be found, e.g. by using a unique and persistent identifier and by the use of rich metadata which is registered or indexed in a searchable resource.</w:t>
      </w:r>
    </w:p>
    <w:p w14:paraId="0872F9DB" w14:textId="2F9E68B2" w:rsidR="00CC532A" w:rsidRPr="0036015F" w:rsidRDefault="00CC532A" w:rsidP="002F3A1B">
      <w:pPr>
        <w:pStyle w:val="ListParagraph"/>
        <w:numPr>
          <w:ilvl w:val="0"/>
          <w:numId w:val="2"/>
        </w:numPr>
        <w:spacing w:line="280" w:lineRule="exact"/>
        <w:rPr>
          <w:szCs w:val="22"/>
        </w:rPr>
      </w:pPr>
      <w:r w:rsidRPr="0036015F">
        <w:rPr>
          <w:szCs w:val="22"/>
        </w:rPr>
        <w:t>Accessibility</w:t>
      </w:r>
      <w:r w:rsidR="003D1A9A" w:rsidRPr="0036015F">
        <w:rPr>
          <w:szCs w:val="22"/>
        </w:rPr>
        <w:t xml:space="preserve"> </w:t>
      </w:r>
      <w:r w:rsidR="002F3A1B" w:rsidRPr="0036015F">
        <w:rPr>
          <w:szCs w:val="22"/>
        </w:rPr>
        <w:t xml:space="preserve">refers to the </w:t>
      </w:r>
      <w:proofErr w:type="spellStart"/>
      <w:r w:rsidR="002F3A1B" w:rsidRPr="0036015F">
        <w:rPr>
          <w:szCs w:val="22"/>
        </w:rPr>
        <w:t>retrievability</w:t>
      </w:r>
      <w:proofErr w:type="spellEnd"/>
      <w:r w:rsidR="002F3A1B" w:rsidRPr="0036015F">
        <w:rPr>
          <w:szCs w:val="22"/>
        </w:rPr>
        <w:t xml:space="preserve"> of the data and metadata by their identifier using a standardized communications protocol, and the access to the metadata even when the data are no longer available.</w:t>
      </w:r>
    </w:p>
    <w:p w14:paraId="7812225A" w14:textId="1290A891" w:rsidR="00CC532A" w:rsidRPr="0036015F" w:rsidRDefault="00CC532A" w:rsidP="002F3A1B">
      <w:pPr>
        <w:pStyle w:val="ListParagraph"/>
        <w:numPr>
          <w:ilvl w:val="0"/>
          <w:numId w:val="2"/>
        </w:numPr>
        <w:spacing w:line="280" w:lineRule="exact"/>
        <w:rPr>
          <w:szCs w:val="22"/>
        </w:rPr>
      </w:pPr>
      <w:r w:rsidRPr="0036015F">
        <w:rPr>
          <w:szCs w:val="22"/>
        </w:rPr>
        <w:t xml:space="preserve">Interoperability </w:t>
      </w:r>
      <w:r w:rsidR="00C24226" w:rsidRPr="0036015F">
        <w:rPr>
          <w:szCs w:val="22"/>
        </w:rPr>
        <w:t>is about the usage of ontologies, vocabularies and qualified references to other (meta)data so that the data can be integrated with other data</w:t>
      </w:r>
      <w:r w:rsidR="007D770D" w:rsidRPr="0036015F">
        <w:rPr>
          <w:szCs w:val="22"/>
        </w:rPr>
        <w:t>.</w:t>
      </w:r>
    </w:p>
    <w:p w14:paraId="43DDC8C4" w14:textId="1DCB127B" w:rsidR="00CC532A" w:rsidRPr="0036015F" w:rsidRDefault="00CC532A" w:rsidP="002F3A1B">
      <w:pPr>
        <w:pStyle w:val="ListParagraph"/>
        <w:numPr>
          <w:ilvl w:val="0"/>
          <w:numId w:val="2"/>
        </w:numPr>
        <w:spacing w:line="280" w:lineRule="exact"/>
        <w:rPr>
          <w:szCs w:val="22"/>
        </w:rPr>
      </w:pPr>
      <w:r w:rsidRPr="0036015F">
        <w:rPr>
          <w:szCs w:val="22"/>
        </w:rPr>
        <w:t xml:space="preserve">Reusability </w:t>
      </w:r>
      <w:r w:rsidR="007D770D" w:rsidRPr="0036015F">
        <w:rPr>
          <w:szCs w:val="22"/>
        </w:rPr>
        <w:t>refers to describing the (meta)data with a plurality of accurate and relevant attributes, releasing with a clear and accessible data usage license, etc., in order to enable reuse of the data.</w:t>
      </w:r>
    </w:p>
    <w:p w14:paraId="4648787B" w14:textId="70B2D09C" w:rsidR="00FB631D" w:rsidRPr="0036015F" w:rsidRDefault="00FB631D" w:rsidP="0044536D">
      <w:pPr>
        <w:spacing w:line="280" w:lineRule="exact"/>
        <w:rPr>
          <w:szCs w:val="22"/>
        </w:rPr>
      </w:pPr>
      <w:r w:rsidRPr="0036015F">
        <w:rPr>
          <w:szCs w:val="22"/>
        </w:rPr>
        <w:t>The FAIR Guiding Principles should be applied to both data and software created in a translational research project, to achieve transparency and scientific reproducibility.</w:t>
      </w:r>
    </w:p>
    <w:p w14:paraId="4B2903FC" w14:textId="77777777" w:rsidR="00686B9F" w:rsidRDefault="00686B9F" w:rsidP="00686B9F">
      <w:pPr>
        <w:spacing w:line="280" w:lineRule="exact"/>
        <w:rPr>
          <w:rFonts w:ascii="Arial" w:hAnsi="Arial" w:cs="Arial"/>
          <w:sz w:val="22"/>
          <w:szCs w:val="22"/>
        </w:rPr>
      </w:pPr>
    </w:p>
    <w:p w14:paraId="7AA789CA" w14:textId="2157CDB6" w:rsidR="00686B9F" w:rsidRPr="00686B9F" w:rsidRDefault="00686B9F" w:rsidP="008E0E61">
      <w:pPr>
        <w:pStyle w:val="Heading2"/>
        <w:numPr>
          <w:ilvl w:val="0"/>
          <w:numId w:val="0"/>
        </w:numPr>
      </w:pPr>
      <w:r w:rsidRPr="00686B9F">
        <w:t>Commandment 9: Make sure that any replacements are being instructed correctly</w:t>
      </w:r>
    </w:p>
    <w:p w14:paraId="512E5E47" w14:textId="459CEE49" w:rsidR="004D2971" w:rsidRPr="0036015F" w:rsidRDefault="004D2971" w:rsidP="00686B9F">
      <w:pPr>
        <w:spacing w:line="280" w:lineRule="exact"/>
        <w:rPr>
          <w:szCs w:val="22"/>
        </w:rPr>
      </w:pPr>
      <w:r w:rsidRPr="0036015F">
        <w:rPr>
          <w:szCs w:val="22"/>
        </w:rPr>
        <w:t>Translational research projects usually take 4-5 years, which is a long period of time. Clinicians</w:t>
      </w:r>
      <w:r w:rsidR="00F6797C" w:rsidRPr="0036015F">
        <w:rPr>
          <w:szCs w:val="22"/>
        </w:rPr>
        <w:t>,</w:t>
      </w:r>
      <w:r w:rsidRPr="0036015F">
        <w:rPr>
          <w:szCs w:val="22"/>
        </w:rPr>
        <w:t xml:space="preserve"> researchers</w:t>
      </w:r>
      <w:r w:rsidR="00F6797C" w:rsidRPr="0036015F">
        <w:rPr>
          <w:szCs w:val="22"/>
        </w:rPr>
        <w:t xml:space="preserve"> and data managers</w:t>
      </w:r>
      <w:r w:rsidRPr="0036015F">
        <w:rPr>
          <w:szCs w:val="22"/>
        </w:rPr>
        <w:t>, but also trial nurses</w:t>
      </w:r>
      <w:r w:rsidR="00F6797C" w:rsidRPr="0036015F">
        <w:rPr>
          <w:szCs w:val="22"/>
        </w:rPr>
        <w:t xml:space="preserve">, </w:t>
      </w:r>
      <w:r w:rsidRPr="0036015F">
        <w:rPr>
          <w:szCs w:val="22"/>
        </w:rPr>
        <w:t xml:space="preserve">might come and go. In the case these trial nurses performed the data entry for the study, they probably spent quite some time learning how to enter data into the </w:t>
      </w:r>
      <w:proofErr w:type="spellStart"/>
      <w:r w:rsidRPr="0036015F">
        <w:rPr>
          <w:szCs w:val="22"/>
        </w:rPr>
        <w:t>eCRF</w:t>
      </w:r>
      <w:proofErr w:type="spellEnd"/>
      <w:r w:rsidRPr="0036015F">
        <w:rPr>
          <w:szCs w:val="22"/>
        </w:rPr>
        <w:t>. To avoid that the new data entry person needs to spend a similar amount of time to learn about this data entry, the old data entry person should properly instruct the new person, reducing the learning time.</w:t>
      </w:r>
      <w:r w:rsidR="00F870BE" w:rsidRPr="0036015F">
        <w:rPr>
          <w:szCs w:val="22"/>
        </w:rPr>
        <w:t xml:space="preserve"> The same holds for the data managers.</w:t>
      </w:r>
      <w:r w:rsidR="00133AC9" w:rsidRPr="0036015F">
        <w:rPr>
          <w:szCs w:val="22"/>
        </w:rPr>
        <w:t xml:space="preserve"> The leader of the data management WP (see commandment 1) might even make a data entry manual together with the data entry person, to ensure that any transfers of data entry tasks will go smoothly.</w:t>
      </w:r>
      <w:r w:rsidR="00F6797C" w:rsidRPr="0036015F">
        <w:rPr>
          <w:szCs w:val="22"/>
        </w:rPr>
        <w:t xml:space="preserve"> As stated in commandment 2: data quality is extremely important and thus correct data entry should be a priority.</w:t>
      </w:r>
    </w:p>
    <w:p w14:paraId="22DF2CEF" w14:textId="77777777" w:rsidR="00546943" w:rsidRDefault="00546943" w:rsidP="00686B9F">
      <w:pPr>
        <w:spacing w:line="280" w:lineRule="exact"/>
        <w:rPr>
          <w:rFonts w:ascii="Arial" w:hAnsi="Arial" w:cs="Arial"/>
          <w:sz w:val="22"/>
          <w:szCs w:val="22"/>
        </w:rPr>
      </w:pPr>
    </w:p>
    <w:p w14:paraId="3D361247" w14:textId="75A8A660" w:rsidR="001F646C" w:rsidRPr="00686B9F" w:rsidRDefault="00686B9F" w:rsidP="008E0E61">
      <w:pPr>
        <w:pStyle w:val="Heading2"/>
        <w:numPr>
          <w:ilvl w:val="0"/>
          <w:numId w:val="0"/>
        </w:numPr>
      </w:pPr>
      <w:r w:rsidRPr="00686B9F">
        <w:lastRenderedPageBreak/>
        <w:t>Commandment 10: Think about sustainability: what happens after the project?</w:t>
      </w:r>
    </w:p>
    <w:p w14:paraId="6D3546FD" w14:textId="4598D567" w:rsidR="004D2971" w:rsidRPr="0036015F" w:rsidRDefault="004D2971" w:rsidP="00C10FA8">
      <w:pPr>
        <w:spacing w:line="280" w:lineRule="exact"/>
        <w:rPr>
          <w:szCs w:val="22"/>
        </w:rPr>
      </w:pPr>
      <w:r w:rsidRPr="0036015F">
        <w:rPr>
          <w:szCs w:val="22"/>
        </w:rPr>
        <w:t>When starting a new translational research project, big plans are made for the duration of the project, but very often not so much for the period after. What will happen when the project is finished? For example: who will pay for the continued storage of left-over biomaterials? Who will keep the database running? The researchers might even want to continue the project with yearly updates, because long-term follow</w:t>
      </w:r>
      <w:r w:rsidR="00347384" w:rsidRPr="0036015F">
        <w:rPr>
          <w:szCs w:val="22"/>
        </w:rPr>
        <w:t>-</w:t>
      </w:r>
      <w:r w:rsidRPr="0036015F">
        <w:rPr>
          <w:szCs w:val="22"/>
        </w:rPr>
        <w:t xml:space="preserve">up information is actually really valuable in these type of projects. </w:t>
      </w:r>
      <w:r w:rsidR="004B1928" w:rsidRPr="0036015F">
        <w:rPr>
          <w:szCs w:val="22"/>
        </w:rPr>
        <w:t>Or they want to submit the data to a repository</w:t>
      </w:r>
      <w:r w:rsidR="006D79FC" w:rsidRPr="0036015F">
        <w:rPr>
          <w:szCs w:val="22"/>
        </w:rPr>
        <w:t xml:space="preserve"> such as </w:t>
      </w:r>
      <w:proofErr w:type="spellStart"/>
      <w:r w:rsidR="006D79FC" w:rsidRPr="0036015F">
        <w:rPr>
          <w:szCs w:val="22"/>
        </w:rPr>
        <w:t>Dataverse</w:t>
      </w:r>
      <w:proofErr w:type="spellEnd"/>
      <w:r w:rsidR="006D79FC" w:rsidRPr="0036015F">
        <w:rPr>
          <w:szCs w:val="22"/>
        </w:rPr>
        <w:t xml:space="preserve"> </w:t>
      </w:r>
      <w:r w:rsidR="006D79FC" w:rsidRPr="0036015F">
        <w:rPr>
          <w:szCs w:val="22"/>
        </w:rPr>
        <w:fldChar w:fldCharType="begin">
          <w:fldData xml:space="preserve">PEVuZE5vdGU+PENpdGU+PEF1dGhvcj5NY0tpbm5leTwvQXV0aG9yPjxZZWFyPjIwMTc8L1llYXI+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</w:fldData>
        </w:fldChar>
      </w:r>
      <w:r w:rsidR="00590D5F">
        <w:rPr>
          <w:szCs w:val="22"/>
        </w:rPr>
        <w:instrText xml:space="preserve"> ADDIN EN.CITE </w:instrText>
      </w:r>
      <w:r w:rsidR="00590D5F">
        <w:rPr>
          <w:szCs w:val="22"/>
        </w:rPr>
        <w:fldChar w:fldCharType="begin">
          <w:fldData xml:space="preserve">PEVuZE5vdGU+PENpdGU+PEF1dGhvcj5NY0tpbm5leTwvQXV0aG9yPjxZZWFyPjIwMTc8L1llYXI+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</w:fldData>
        </w:fldChar>
      </w:r>
      <w:r w:rsidR="00590D5F">
        <w:rPr>
          <w:szCs w:val="22"/>
        </w:rPr>
        <w:instrText xml:space="preserve"> ADDIN EN.CITE.DATA </w:instrText>
      </w:r>
      <w:r w:rsidR="00590D5F">
        <w:rPr>
          <w:szCs w:val="22"/>
        </w:rPr>
      </w:r>
      <w:r w:rsidR="00590D5F">
        <w:rPr>
          <w:szCs w:val="22"/>
        </w:rPr>
        <w:fldChar w:fldCharType="end"/>
      </w:r>
      <w:r w:rsidR="006D79FC" w:rsidRPr="0036015F">
        <w:rPr>
          <w:szCs w:val="22"/>
        </w:rPr>
      </w:r>
      <w:r w:rsidR="006D79FC" w:rsidRPr="0036015F">
        <w:rPr>
          <w:szCs w:val="22"/>
        </w:rPr>
        <w:fldChar w:fldCharType="separate"/>
      </w:r>
      <w:r w:rsidR="00590D5F">
        <w:rPr>
          <w:noProof/>
          <w:szCs w:val="22"/>
        </w:rPr>
        <w:t>[42]</w:t>
      </w:r>
      <w:r w:rsidR="006D79FC" w:rsidRPr="0036015F">
        <w:rPr>
          <w:szCs w:val="22"/>
        </w:rPr>
        <w:fldChar w:fldCharType="end"/>
      </w:r>
      <w:r w:rsidR="00B158D3" w:rsidRPr="0036015F">
        <w:rPr>
          <w:szCs w:val="22"/>
        </w:rPr>
        <w:t xml:space="preserve"> or </w:t>
      </w:r>
      <w:r w:rsidR="007A199E" w:rsidRPr="0036015F">
        <w:rPr>
          <w:szCs w:val="22"/>
        </w:rPr>
        <w:t xml:space="preserve">Dryad </w:t>
      </w:r>
      <w:r w:rsidR="0012453A" w:rsidRPr="0036015F">
        <w:rPr>
          <w:szCs w:val="22"/>
        </w:rPr>
        <w:fldChar w:fldCharType="begin"/>
      </w:r>
      <w:r w:rsidR="00590D5F">
        <w:rPr>
          <w:szCs w:val="22"/>
        </w:rPr>
        <w:instrText xml:space="preserve"> ADDIN EN.CITE &lt;EndNote&gt;&lt;Cite&gt;&lt;Author&gt;White&lt;/Author&gt;&lt;Year&gt;2008&lt;/Year&gt;&lt;RecNum&gt;85&lt;/RecNum&gt;&lt;DisplayText&gt;[43]&lt;/DisplayText&gt;&lt;record&gt;&lt;rec-number&gt;85&lt;/rec-number&gt;&lt;foreign-keys&gt;&lt;key app="EN" db-id="xa5tz00d40tew7e0af9xvrwj5fa25rpw2v95" timestamp="1550669053"&gt;85&lt;/key&gt;&lt;/foreign-keys&gt;&lt;ref-type name="Journal Article"&gt;17&lt;/ref-type&gt;&lt;contributors&gt;&lt;authors&gt;&lt;author&gt;White, H.C.&lt;/author&gt;&lt;author&gt;Carrier, S.&lt;/author&gt;&lt;author&gt;Thompson, A.&lt;/author&gt;&lt;author&gt;Greenberg, J.&lt;/author&gt;&lt;author&gt;Scherle, R.&lt;/author&gt;&lt;/authors&gt;&lt;/contributors&gt;&lt;titles&gt;&lt;title&gt;The Dryad data repository: a Singapore framework metadata architecture in a DSpace environment&lt;/title&gt;&lt;secondary-title&gt;DCMI &amp;apos;08 Proceedings of the 2008 International Conference on Dublin Core and Metadata Applications&lt;/secondary-title&gt;&lt;/titles&gt;&lt;periodical&gt;&lt;full-title&gt;DCMI &amp;apos;08 Proceedings of the 2008 International Conference on Dublin Core and Metadata Applications&lt;/full-title&gt;&lt;/periodical&gt;&lt;pages&gt;157-162&lt;/pages&gt;&lt;dates&gt;&lt;year&gt;2008&lt;/year&gt;&lt;/dates&gt;&lt;urls&gt;&lt;related-urls&gt;&lt;url&gt;https://dl.acm.org/citation.cfm?id=1503435&lt;/url&gt;&lt;/related-urls&gt;&lt;/urls&gt;&lt;/record&gt;&lt;/Cite&gt;&lt;/EndNote&gt;</w:instrText>
      </w:r>
      <w:r w:rsidR="0012453A" w:rsidRPr="0036015F">
        <w:rPr>
          <w:szCs w:val="22"/>
        </w:rPr>
        <w:fldChar w:fldCharType="separate"/>
      </w:r>
      <w:r w:rsidR="00590D5F">
        <w:rPr>
          <w:noProof/>
          <w:szCs w:val="22"/>
        </w:rPr>
        <w:t>[43]</w:t>
      </w:r>
      <w:r w:rsidR="0012453A" w:rsidRPr="0036015F">
        <w:rPr>
          <w:szCs w:val="22"/>
        </w:rPr>
        <w:fldChar w:fldCharType="end"/>
      </w:r>
      <w:r w:rsidR="004B1928" w:rsidRPr="0036015F">
        <w:rPr>
          <w:szCs w:val="22"/>
        </w:rPr>
        <w:t xml:space="preserve">, if the informed consent allows it. Publicly available datasets can be a goldmine for future research </w:t>
      </w:r>
      <w:r w:rsidR="004B1928" w:rsidRPr="0036015F">
        <w:rPr>
          <w:szCs w:val="22"/>
        </w:rPr>
        <w:fldChar w:fldCharType="begin"/>
      </w:r>
      <w:r w:rsidR="00590D5F">
        <w:rPr>
          <w:szCs w:val="22"/>
        </w:rPr>
        <w:instrText xml:space="preserve"> ADDIN EN.CITE &lt;EndNote&gt;&lt;Cite&gt;&lt;Author&gt;Hulsen&lt;/Author&gt;&lt;Year&gt;2019&lt;/Year&gt;&lt;RecNum&gt;83&lt;/RecNum&gt;&lt;DisplayText&gt;[44]&lt;/DisplayText&gt;&lt;record&gt;&lt;rec-number&gt;83&lt;/rec-number&gt;&lt;foreign-keys&gt;&lt;key app="EN" db-id="xa5tz00d40tew7e0af9xvrwj5fa25rpw2v95" timestamp="1550668186"&gt;83&lt;/key&gt;&lt;/foreign-keys&gt;&lt;ref-type name="Journal Article"&gt;17&lt;/ref-type&gt;&lt;contributors&gt;&lt;authors&gt;&lt;author&gt;Hulsen, T.&lt;/author&gt;&lt;/authors&gt;&lt;/contributors&gt;&lt;titles&gt;&lt;title&gt;An overview of publicly available patient-centered prostate cancer datasets&lt;/title&gt;&lt;secondary-title&gt;Transl Androl Urol&lt;/secondary-title&gt;&lt;/titles&gt;&lt;periodical&gt;&lt;full-title&gt;Transl Androl Urol&lt;/full-title&gt;&lt;/periodical&gt;&lt;dates&gt;&lt;year&gt;2019&lt;/year&gt;&lt;/dates&gt;&lt;urls&gt;&lt;/urls&gt;&lt;/record&gt;&lt;/Cite&gt;&lt;/EndNote&gt;</w:instrText>
      </w:r>
      <w:r w:rsidR="004B1928" w:rsidRPr="0036015F">
        <w:rPr>
          <w:szCs w:val="22"/>
        </w:rPr>
        <w:fldChar w:fldCharType="separate"/>
      </w:r>
      <w:r w:rsidR="00590D5F">
        <w:rPr>
          <w:noProof/>
          <w:szCs w:val="22"/>
        </w:rPr>
        <w:t>[44]</w:t>
      </w:r>
      <w:r w:rsidR="004B1928" w:rsidRPr="0036015F">
        <w:rPr>
          <w:szCs w:val="22"/>
        </w:rPr>
        <w:fldChar w:fldCharType="end"/>
      </w:r>
      <w:r w:rsidR="00E12C5A" w:rsidRPr="0036015F">
        <w:rPr>
          <w:szCs w:val="22"/>
        </w:rPr>
        <w:t>, certainly with the rise of artificial intelligence methods</w:t>
      </w:r>
      <w:r w:rsidR="004B1928" w:rsidRPr="0036015F">
        <w:rPr>
          <w:szCs w:val="22"/>
        </w:rPr>
        <w:t xml:space="preserve">. </w:t>
      </w:r>
      <w:r w:rsidRPr="0036015F">
        <w:rPr>
          <w:szCs w:val="22"/>
        </w:rPr>
        <w:t>At the start of the project, the researchers should already make a plan for what happens at the end of t</w:t>
      </w:r>
      <w:r w:rsidR="00FC6BCF" w:rsidRPr="0036015F">
        <w:rPr>
          <w:szCs w:val="22"/>
        </w:rPr>
        <w:t>he study, when funding runs out, to avoid that data and biomaterials are lost for future research.</w:t>
      </w:r>
    </w:p>
    <w:p w14:paraId="2CEAB804" w14:textId="30B771B8" w:rsidR="004D2971" w:rsidRPr="00C10FA8" w:rsidRDefault="004D2971" w:rsidP="00C10FA8">
      <w:pPr>
        <w:spacing w:line="280" w:lineRule="exact"/>
        <w:rPr>
          <w:rFonts w:ascii="Arial" w:hAnsi="Arial" w:cs="Arial"/>
          <w:sz w:val="22"/>
          <w:szCs w:val="22"/>
        </w:rPr>
      </w:pPr>
    </w:p>
    <w:p w14:paraId="4F870632" w14:textId="089263BC" w:rsidR="00543438" w:rsidRPr="00C10FA8" w:rsidRDefault="00C51369" w:rsidP="008E0E61">
      <w:pPr>
        <w:pStyle w:val="Heading1"/>
      </w:pPr>
      <w:r w:rsidRPr="00C51369">
        <w:rPr>
          <w:noProof/>
          <w:lang w:eastAsia="en-US"/>
        </w:rPr>
        <w:drawing>
          <wp:anchor distT="0" distB="0" distL="114300" distR="114300" simplePos="0" relativeHeight="251660288" behindDoc="0" locked="0" layoutInCell="1" allowOverlap="1" wp14:anchorId="52AD9BB7" wp14:editId="67DCE433">
            <wp:simplePos x="0" y="0"/>
            <wp:positionH relativeFrom="column">
              <wp:posOffset>266700</wp:posOffset>
            </wp:positionH>
            <wp:positionV relativeFrom="paragraph">
              <wp:posOffset>774700</wp:posOffset>
            </wp:positionV>
            <wp:extent cx="4237990" cy="4829175"/>
            <wp:effectExtent l="0" t="0" r="0"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37990" cy="4829175"/>
                    </a:xfrm>
                    <a:prstGeom prst="rect">
                      <a:avLst/>
                    </a:prstGeom>
                    <a:noFill/>
                    <a:ln>
                      <a:noFill/>
                    </a:ln>
                  </pic:spPr>
                </pic:pic>
              </a:graphicData>
            </a:graphic>
            <wp14:sizeRelH relativeFrom="page">
              <wp14:pctWidth>0</wp14:pctWidth>
            </wp14:sizeRelH>
            <wp14:sizeRelV relativeFrom="page">
              <wp14:pctHeight>0</wp14:pctHeight>
            </wp14:sizeRelV>
          </wp:anchor>
        </w:drawing>
      </w:r>
      <w:r w:rsidR="00543438" w:rsidRPr="00C10FA8">
        <w:t>Summary and Conclusion</w:t>
      </w:r>
      <w:r w:rsidR="00046351" w:rsidRPr="00C10FA8">
        <w:t>s</w:t>
      </w:r>
    </w:p>
    <w:p w14:paraId="27E8229A" w14:textId="380A1B94" w:rsidR="004E1FAF" w:rsidRDefault="004E1FAF" w:rsidP="00467281">
      <w:pPr>
        <w:spacing w:after="120" w:line="280" w:lineRule="exact"/>
        <w:rPr>
          <w:szCs w:val="22"/>
        </w:rPr>
      </w:pPr>
      <w:r w:rsidRPr="008D2AED">
        <w:rPr>
          <w:b/>
          <w:szCs w:val="22"/>
        </w:rPr>
        <w:t>Figure 3.</w:t>
      </w:r>
      <w:r>
        <w:rPr>
          <w:szCs w:val="22"/>
        </w:rPr>
        <w:t xml:space="preserve"> </w:t>
      </w:r>
      <w:r w:rsidR="00283D6D">
        <w:rPr>
          <w:szCs w:val="22"/>
        </w:rPr>
        <w:t>Stone tablet with t</w:t>
      </w:r>
      <w:r>
        <w:rPr>
          <w:szCs w:val="22"/>
        </w:rPr>
        <w:t>he Ten Commandments of Translational Research Informatics</w:t>
      </w:r>
    </w:p>
    <w:p w14:paraId="12CC097C" w14:textId="77777777" w:rsidR="00467281" w:rsidRDefault="00467281" w:rsidP="00500FD8">
      <w:pPr>
        <w:spacing w:after="120" w:line="280" w:lineRule="exact"/>
        <w:rPr>
          <w:szCs w:val="22"/>
        </w:rPr>
      </w:pPr>
    </w:p>
    <w:p w14:paraId="2D2541EC" w14:textId="0B7AF126" w:rsidR="0055007F" w:rsidRPr="0036015F" w:rsidRDefault="00500FD8" w:rsidP="00500FD8">
      <w:pPr>
        <w:spacing w:after="120" w:line="280" w:lineRule="exact"/>
        <w:rPr>
          <w:szCs w:val="22"/>
        </w:rPr>
      </w:pPr>
      <w:r w:rsidRPr="0036015F">
        <w:rPr>
          <w:szCs w:val="22"/>
        </w:rPr>
        <w:t>Translational research informatics is a field that is linked to data science</w:t>
      </w:r>
      <w:r w:rsidR="00B968E4" w:rsidRPr="0036015F">
        <w:rPr>
          <w:szCs w:val="22"/>
        </w:rPr>
        <w:t xml:space="preserve"> and big data analytics</w:t>
      </w:r>
      <w:r w:rsidRPr="0036015F">
        <w:rPr>
          <w:szCs w:val="22"/>
        </w:rPr>
        <w:t>, because of the ever growing size of the datasets</w:t>
      </w:r>
      <w:r w:rsidR="00B968E4" w:rsidRPr="0036015F">
        <w:rPr>
          <w:szCs w:val="22"/>
        </w:rPr>
        <w:t xml:space="preserve"> and the need for analysis by machines.</w:t>
      </w:r>
      <w:r w:rsidR="00D25CBB" w:rsidRPr="0036015F">
        <w:rPr>
          <w:szCs w:val="22"/>
        </w:rPr>
        <w:t xml:space="preserve"> This means that </w:t>
      </w:r>
      <w:r w:rsidR="00D25CBB" w:rsidRPr="0036015F">
        <w:rPr>
          <w:szCs w:val="22"/>
        </w:rPr>
        <w:lastRenderedPageBreak/>
        <w:t xml:space="preserve">the research output generated by the studies should be machine-readable, i.e. </w:t>
      </w:r>
      <w:r w:rsidR="007C3DBC">
        <w:rPr>
          <w:szCs w:val="22"/>
        </w:rPr>
        <w:t xml:space="preserve">properly </w:t>
      </w:r>
      <w:r w:rsidR="00D25CBB" w:rsidRPr="0036015F">
        <w:rPr>
          <w:szCs w:val="22"/>
        </w:rPr>
        <w:t>described by metadata, standardized according to ontologies, etc.</w:t>
      </w:r>
      <w:r w:rsidR="00984AB3" w:rsidRPr="0036015F">
        <w:rPr>
          <w:szCs w:val="22"/>
        </w:rPr>
        <w:t xml:space="preserve"> </w:t>
      </w:r>
      <w:r w:rsidR="00984AB3" w:rsidRPr="0036015F">
        <w:rPr>
          <w:szCs w:val="22"/>
        </w:rPr>
        <w:fldChar w:fldCharType="begin">
          <w:fldData xml:space="preserve">PEVuZE5vdGU+PENpdGU+PEF1dGhvcj5XaWxraW5zb248L0F1dGhvcj48WWVhcj4yMDE2PC9ZZWFy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=
</w:fldData>
        </w:fldChar>
      </w:r>
      <w:r w:rsidR="00590D5F">
        <w:rPr>
          <w:szCs w:val="22"/>
        </w:rPr>
        <w:instrText xml:space="preserve"> ADDIN EN.CITE </w:instrText>
      </w:r>
      <w:r w:rsidR="00590D5F">
        <w:rPr>
          <w:szCs w:val="22"/>
        </w:rPr>
        <w:fldChar w:fldCharType="begin">
          <w:fldData xml:space="preserve">PEVuZE5vdGU+PENpdGU+PEF1dGhvcj5XaWxraW5zb248L0F1dGhvcj48WWVhcj4yMDE2PC9ZZWFy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=
</w:fldData>
        </w:fldChar>
      </w:r>
      <w:r w:rsidR="00590D5F">
        <w:rPr>
          <w:szCs w:val="22"/>
        </w:rPr>
        <w:instrText xml:space="preserve"> ADDIN EN.CITE.DATA </w:instrText>
      </w:r>
      <w:r w:rsidR="00590D5F">
        <w:rPr>
          <w:szCs w:val="22"/>
        </w:rPr>
      </w:r>
      <w:r w:rsidR="00590D5F">
        <w:rPr>
          <w:szCs w:val="22"/>
        </w:rPr>
        <w:fldChar w:fldCharType="end"/>
      </w:r>
      <w:r w:rsidR="00984AB3" w:rsidRPr="0036015F">
        <w:rPr>
          <w:szCs w:val="22"/>
        </w:rPr>
      </w:r>
      <w:r w:rsidR="00984AB3" w:rsidRPr="0036015F">
        <w:rPr>
          <w:szCs w:val="22"/>
        </w:rPr>
        <w:fldChar w:fldCharType="separate"/>
      </w:r>
      <w:r w:rsidR="00590D5F">
        <w:rPr>
          <w:noProof/>
          <w:szCs w:val="22"/>
        </w:rPr>
        <w:t>[41]</w:t>
      </w:r>
      <w:r w:rsidR="00984AB3" w:rsidRPr="0036015F">
        <w:rPr>
          <w:szCs w:val="22"/>
        </w:rPr>
        <w:fldChar w:fldCharType="end"/>
      </w:r>
      <w:r w:rsidR="00984AB3" w:rsidRPr="0036015F">
        <w:rPr>
          <w:szCs w:val="22"/>
        </w:rPr>
        <w:t>.</w:t>
      </w:r>
      <w:r w:rsidR="00B968E4" w:rsidRPr="0036015F">
        <w:rPr>
          <w:szCs w:val="22"/>
        </w:rPr>
        <w:t xml:space="preserve"> </w:t>
      </w:r>
      <w:r w:rsidR="00D25CBB" w:rsidRPr="0036015F">
        <w:rPr>
          <w:szCs w:val="22"/>
        </w:rPr>
        <w:t>The field</w:t>
      </w:r>
      <w:r w:rsidR="00B968E4" w:rsidRPr="0036015F">
        <w:rPr>
          <w:szCs w:val="22"/>
        </w:rPr>
        <w:t xml:space="preserve"> </w:t>
      </w:r>
      <w:r w:rsidRPr="0036015F">
        <w:rPr>
          <w:szCs w:val="22"/>
        </w:rPr>
        <w:t>is also heavily influenced by new</w:t>
      </w:r>
      <w:r w:rsidR="00B968E4" w:rsidRPr="0036015F">
        <w:rPr>
          <w:szCs w:val="22"/>
        </w:rPr>
        <w:t xml:space="preserve"> privacy laws such as the GDPR: the infrastructure </w:t>
      </w:r>
      <w:r w:rsidR="006E3B1D" w:rsidRPr="0036015F">
        <w:rPr>
          <w:szCs w:val="22"/>
        </w:rPr>
        <w:t xml:space="preserve">that is created </w:t>
      </w:r>
      <w:r w:rsidR="00B968E4" w:rsidRPr="0036015F">
        <w:rPr>
          <w:szCs w:val="22"/>
        </w:rPr>
        <w:t>needs to comply with stricter security and privacy rules than ever before.</w:t>
      </w:r>
      <w:r w:rsidR="006E3B1D" w:rsidRPr="0036015F">
        <w:rPr>
          <w:szCs w:val="22"/>
        </w:rPr>
        <w:t xml:space="preserve"> More emphasis is being placed on the importance of de</w:t>
      </w:r>
      <w:r w:rsidR="00347384" w:rsidRPr="0036015F">
        <w:rPr>
          <w:szCs w:val="22"/>
        </w:rPr>
        <w:t>-</w:t>
      </w:r>
      <w:r w:rsidR="006E3B1D" w:rsidRPr="0036015F">
        <w:rPr>
          <w:szCs w:val="22"/>
        </w:rPr>
        <w:t xml:space="preserve">identification, </w:t>
      </w:r>
      <w:proofErr w:type="spellStart"/>
      <w:r w:rsidR="006E3B1D" w:rsidRPr="0036015F">
        <w:rPr>
          <w:szCs w:val="22"/>
        </w:rPr>
        <w:t>pseudonym</w:t>
      </w:r>
      <w:r w:rsidR="00590D5F">
        <w:rPr>
          <w:szCs w:val="22"/>
        </w:rPr>
        <w:t>ization</w:t>
      </w:r>
      <w:proofErr w:type="spellEnd"/>
      <w:r w:rsidR="00590D5F">
        <w:rPr>
          <w:szCs w:val="22"/>
        </w:rPr>
        <w:t xml:space="preserve"> and anonymization, certainly now that there is a trend to connect translational research informatics systems directly to the EHR </w:t>
      </w:r>
      <w:r w:rsidR="00590D5F">
        <w:rPr>
          <w:szCs w:val="22"/>
        </w:rPr>
        <w:fldChar w:fldCharType="begin"/>
      </w:r>
      <w:r w:rsidR="00590D5F">
        <w:rPr>
          <w:szCs w:val="22"/>
        </w:rPr>
        <w:instrText xml:space="preserve"> ADDIN EN.CITE &lt;EndNote&gt;&lt;Cite&gt;&lt;Author&gt;Yip&lt;/Author&gt;&lt;Year&gt;2012&lt;/Year&gt;&lt;RecNum&gt;118&lt;/RecNum&gt;&lt;DisplayText&gt;[45]&lt;/DisplayText&gt;&lt;record&gt;&lt;rec-number&gt;118&lt;/rec-number&gt;&lt;foreign-keys&gt;&lt;key app="EN" db-id="xa5tz00d40tew7e0af9xvrwj5fa25rpw2v95" timestamp="1551800432"&gt;118&lt;/key&gt;&lt;/foreign-keys&gt;&lt;ref-type name="Journal Article"&gt;17&lt;/ref-type&gt;&lt;contributors&gt;&lt;authors&gt;&lt;author&gt;Yip, Y. L.&lt;/author&gt;&lt;/authors&gt;&lt;/contributors&gt;&lt;auth-address&gt;Knowledge Management, Merck Serono S.A., 9 Chemin des Mines, Geneva, Switzerland. E-mail: lina.yip.sonderegger@merckgroup.com.&lt;/auth-address&gt;&lt;titles&gt;&lt;title&gt;Unlocking the potential of electronic health records for translational research. Findings from the section on bioinformatics and translational informatics&lt;/title&gt;&lt;secondary-title&gt;Yearb Med Inform&lt;/secondary-title&gt;&lt;/titles&gt;&lt;periodical&gt;&lt;full-title&gt;Yearb Med Inform&lt;/full-title&gt;&lt;/periodical&gt;&lt;pages&gt;135-8&lt;/pages&gt;&lt;volume&gt;7&lt;/volume&gt;&lt;keywords&gt;&lt;keyword&gt;Awards and Prizes&lt;/keyword&gt;&lt;keyword&gt;Biological Specimen Banks&lt;/keyword&gt;&lt;keyword&gt;*Computational Biology&lt;/keyword&gt;&lt;keyword&gt;Electronic Health Records&lt;/keyword&gt;&lt;keyword&gt;Humans&lt;/keyword&gt;&lt;keyword&gt;Medical Informatics&lt;/keyword&gt;&lt;keyword&gt;Prospective Studies&lt;/keyword&gt;&lt;keyword&gt;Societies, Medical&lt;/keyword&gt;&lt;keyword&gt;*Translational Medical Research&lt;/keyword&gt;&lt;/keywords&gt;&lt;dates&gt;&lt;year&gt;2012&lt;/year&gt;&lt;/dates&gt;&lt;isbn&gt;2364-0502 (Electronic)&amp;#xD;0943-4747 (Linking)&lt;/isbn&gt;&lt;accession-num&gt;22890355&lt;/accession-num&gt;&lt;urls&gt;&lt;related-urls&gt;&lt;url&gt;https://www.ncbi.nlm.nih.gov/pubmed/22890355&lt;/url&gt;&lt;/related-urls&gt;&lt;/urls&gt;&lt;/record&gt;&lt;/Cite&gt;&lt;/EndNote&gt;</w:instrText>
      </w:r>
      <w:r w:rsidR="00590D5F">
        <w:rPr>
          <w:szCs w:val="22"/>
        </w:rPr>
        <w:fldChar w:fldCharType="separate"/>
      </w:r>
      <w:r w:rsidR="00590D5F">
        <w:rPr>
          <w:noProof/>
          <w:szCs w:val="22"/>
        </w:rPr>
        <w:t>[45]</w:t>
      </w:r>
      <w:r w:rsidR="00590D5F">
        <w:rPr>
          <w:szCs w:val="22"/>
        </w:rPr>
        <w:fldChar w:fldCharType="end"/>
      </w:r>
      <w:r w:rsidR="00590D5F">
        <w:rPr>
          <w:szCs w:val="22"/>
        </w:rPr>
        <w:t>, which contains personal data. Moreover, s</w:t>
      </w:r>
      <w:r w:rsidR="006E3B1D" w:rsidRPr="0036015F">
        <w:rPr>
          <w:szCs w:val="22"/>
        </w:rPr>
        <w:t xml:space="preserve">ecurity measures such as multi-factor authentication (MFA) and data encryption are getting more common. The ten commandments presented in this article </w:t>
      </w:r>
      <w:r w:rsidR="00467281">
        <w:rPr>
          <w:szCs w:val="22"/>
        </w:rPr>
        <w:t xml:space="preserve">(see Figure 3 for the summary) </w:t>
      </w:r>
      <w:r w:rsidR="006E3B1D" w:rsidRPr="0036015F">
        <w:rPr>
          <w:szCs w:val="22"/>
        </w:rPr>
        <w:t>reflect the current state of the field</w:t>
      </w:r>
      <w:r w:rsidR="001C19B1">
        <w:rPr>
          <w:szCs w:val="22"/>
        </w:rPr>
        <w:t xml:space="preserve">, and are </w:t>
      </w:r>
      <w:r w:rsidR="00CE4595">
        <w:rPr>
          <w:szCs w:val="22"/>
        </w:rPr>
        <w:t xml:space="preserve">actually </w:t>
      </w:r>
      <w:r w:rsidR="001C19B1">
        <w:rPr>
          <w:szCs w:val="22"/>
        </w:rPr>
        <w:t xml:space="preserve">not </w:t>
      </w:r>
      <w:r w:rsidR="00CE4595">
        <w:rPr>
          <w:szCs w:val="22"/>
        </w:rPr>
        <w:t xml:space="preserve">really </w:t>
      </w:r>
      <w:r w:rsidR="001C19B1">
        <w:rPr>
          <w:szCs w:val="22"/>
        </w:rPr>
        <w:t xml:space="preserve">written on </w:t>
      </w:r>
      <w:r w:rsidR="00CE4595">
        <w:rPr>
          <w:szCs w:val="22"/>
        </w:rPr>
        <w:t>a stone tablet</w:t>
      </w:r>
      <w:r w:rsidR="001C19B1">
        <w:rPr>
          <w:szCs w:val="22"/>
        </w:rPr>
        <w:t>:</w:t>
      </w:r>
      <w:r w:rsidR="006E3B1D" w:rsidRPr="0036015F">
        <w:rPr>
          <w:szCs w:val="22"/>
        </w:rPr>
        <w:t xml:space="preserve"> </w:t>
      </w:r>
      <w:r w:rsidR="001C19B1">
        <w:rPr>
          <w:szCs w:val="22"/>
        </w:rPr>
        <w:t>i</w:t>
      </w:r>
      <w:r w:rsidR="006E3B1D" w:rsidRPr="0036015F">
        <w:rPr>
          <w:szCs w:val="22"/>
        </w:rPr>
        <w:t>n the (near) future it might be that some of the commandments are already obsolete,</w:t>
      </w:r>
      <w:r w:rsidRPr="0036015F">
        <w:rPr>
          <w:szCs w:val="22"/>
        </w:rPr>
        <w:t xml:space="preserve"> </w:t>
      </w:r>
      <w:r w:rsidR="007C3DBC">
        <w:rPr>
          <w:szCs w:val="22"/>
        </w:rPr>
        <w:t>simply because everybody adheres to</w:t>
      </w:r>
      <w:r w:rsidRPr="0036015F">
        <w:rPr>
          <w:szCs w:val="22"/>
        </w:rPr>
        <w:t xml:space="preserve"> them already. The rise of ‘open science’ and, related to this, the FAIR Guiding Principles, gives much-needed attention to data sharing, reuse of data and methods, reproducibility, etc.</w:t>
      </w:r>
      <w:r w:rsidR="006E3B1D" w:rsidRPr="0036015F">
        <w:rPr>
          <w:szCs w:val="22"/>
        </w:rPr>
        <w:t xml:space="preserve"> In some funding programs, such as Horizon 2020 from the EU, projects are already instructed to adhere</w:t>
      </w:r>
      <w:r w:rsidR="00296682" w:rsidRPr="0036015F">
        <w:rPr>
          <w:szCs w:val="22"/>
        </w:rPr>
        <w:t xml:space="preserve"> to the FAIR Guiding Principles, and to create a Data Management Plan (DMP) which helps to think about data sharing, what will happen to the data after the project, etc.</w:t>
      </w:r>
      <w:r w:rsidR="00D00E86" w:rsidRPr="0036015F">
        <w:rPr>
          <w:szCs w:val="22"/>
        </w:rPr>
        <w:t xml:space="preserve"> So</w:t>
      </w:r>
      <w:r w:rsidR="00984AB3" w:rsidRPr="0036015F">
        <w:rPr>
          <w:szCs w:val="22"/>
        </w:rPr>
        <w:t>, hopefully,</w:t>
      </w:r>
      <w:r w:rsidR="00D00E86" w:rsidRPr="0036015F">
        <w:rPr>
          <w:szCs w:val="22"/>
        </w:rPr>
        <w:t xml:space="preserve"> in five years a manuscript like this will be </w:t>
      </w:r>
      <w:r w:rsidR="00984AB3" w:rsidRPr="0036015F">
        <w:rPr>
          <w:szCs w:val="22"/>
        </w:rPr>
        <w:t xml:space="preserve">obsolete, or at least </w:t>
      </w:r>
      <w:r w:rsidR="00D00E86" w:rsidRPr="0036015F">
        <w:rPr>
          <w:szCs w:val="22"/>
        </w:rPr>
        <w:t>significantly shorter.</w:t>
      </w:r>
    </w:p>
    <w:p w14:paraId="2F80D6CA" w14:textId="73F5AB95" w:rsidR="00500FD8" w:rsidRDefault="00500FD8" w:rsidP="00500FD8">
      <w:pPr>
        <w:spacing w:after="120" w:line="280" w:lineRule="exact"/>
        <w:rPr>
          <w:rFonts w:ascii="Arial" w:hAnsi="Arial" w:cs="Arial"/>
          <w:sz w:val="22"/>
          <w:szCs w:val="22"/>
        </w:rPr>
      </w:pPr>
    </w:p>
    <w:p w14:paraId="4567B244" w14:textId="77777777" w:rsidR="00034693" w:rsidRDefault="0055007F" w:rsidP="008E0E61">
      <w:pPr>
        <w:pStyle w:val="Heading1"/>
      </w:pPr>
      <w:r w:rsidRPr="0055007F">
        <w:t>Competing</w:t>
      </w:r>
      <w:r w:rsidR="00D14FDC">
        <w:t xml:space="preserve"> interest statement</w:t>
      </w:r>
    </w:p>
    <w:p w14:paraId="26538162" w14:textId="69D2E81A" w:rsidR="0055007F" w:rsidRDefault="005544F9" w:rsidP="00034693">
      <w:pPr>
        <w:spacing w:after="120" w:line="280" w:lineRule="exact"/>
        <w:rPr>
          <w:szCs w:val="20"/>
        </w:rPr>
      </w:pPr>
      <w:r w:rsidRPr="0036015F">
        <w:rPr>
          <w:szCs w:val="20"/>
        </w:rPr>
        <w:t>Dr. Hulsen is employed by Philips Research.</w:t>
      </w:r>
    </w:p>
    <w:p w14:paraId="5B1F2C5F" w14:textId="55F62D2D" w:rsidR="00E61754" w:rsidRDefault="00E61754" w:rsidP="00034693">
      <w:pPr>
        <w:spacing w:after="120" w:line="280" w:lineRule="exact"/>
        <w:rPr>
          <w:szCs w:val="20"/>
        </w:rPr>
      </w:pPr>
    </w:p>
    <w:p w14:paraId="602FEA11" w14:textId="16A6A46C" w:rsidR="00E61754" w:rsidRDefault="00E61754" w:rsidP="00E61754">
      <w:pPr>
        <w:pStyle w:val="Heading1"/>
      </w:pPr>
      <w:r>
        <w:t>Disclaimer</w:t>
      </w:r>
    </w:p>
    <w:p w14:paraId="11FE73DE" w14:textId="3665A82F" w:rsidR="00E61754" w:rsidRPr="00E61754" w:rsidRDefault="009178B5" w:rsidP="00E61754">
      <w:pPr>
        <w:pStyle w:val="NoindentNormal"/>
        <w:ind w:left="454"/>
      </w:pPr>
      <w:r>
        <w:t>This manuscript reflects an interpretation of the GDPR by the author, who is not a legal expert.</w:t>
      </w:r>
    </w:p>
    <w:p w14:paraId="246201F7" w14:textId="77777777" w:rsidR="00034693" w:rsidRPr="00034693" w:rsidRDefault="00034693" w:rsidP="00034693">
      <w:pPr>
        <w:spacing w:after="120" w:line="280" w:lineRule="exact"/>
        <w:rPr>
          <w:rFonts w:ascii="Arial" w:hAnsi="Arial" w:cs="Arial"/>
          <w:b/>
          <w:sz w:val="22"/>
          <w:szCs w:val="22"/>
        </w:rPr>
      </w:pPr>
    </w:p>
    <w:p w14:paraId="6AFC7B42" w14:textId="2787723D" w:rsidR="00D21FE6" w:rsidRPr="00C10FA8" w:rsidRDefault="00D21FE6" w:rsidP="00C10FA8">
      <w:pPr>
        <w:spacing w:line="280" w:lineRule="exact"/>
        <w:rPr>
          <w:rFonts w:ascii="Arial" w:hAnsi="Arial" w:cs="Arial"/>
          <w:sz w:val="22"/>
          <w:szCs w:val="22"/>
        </w:rPr>
      </w:pPr>
      <w:r w:rsidRPr="00C10FA8">
        <w:rPr>
          <w:rFonts w:ascii="Arial" w:hAnsi="Arial" w:cs="Arial"/>
          <w:sz w:val="22"/>
          <w:szCs w:val="22"/>
        </w:rPr>
        <w:br w:type="page"/>
      </w:r>
    </w:p>
    <w:p w14:paraId="1236580B" w14:textId="77777777" w:rsidR="006F3AC5" w:rsidRPr="00C10FA8" w:rsidRDefault="006F3AC5" w:rsidP="00C10FA8">
      <w:pPr>
        <w:spacing w:line="280" w:lineRule="exact"/>
        <w:rPr>
          <w:rFonts w:ascii="Arial" w:hAnsi="Arial" w:cs="Arial"/>
          <w:sz w:val="22"/>
          <w:szCs w:val="22"/>
        </w:rPr>
      </w:pPr>
    </w:p>
    <w:p w14:paraId="02D56526" w14:textId="69D4B5B7" w:rsidR="006F3AC5" w:rsidRDefault="00D21FE6" w:rsidP="008E0E61">
      <w:pPr>
        <w:pStyle w:val="Heading1"/>
      </w:pPr>
      <w:r w:rsidRPr="00C10FA8">
        <w:t>References</w:t>
      </w:r>
    </w:p>
    <w:p w14:paraId="56B5DEB9" w14:textId="77777777" w:rsidR="00A52216" w:rsidRDefault="00A52216" w:rsidP="00C10FA8">
      <w:pPr>
        <w:spacing w:line="280" w:lineRule="exact"/>
        <w:outlineLvl w:val="0"/>
        <w:rPr>
          <w:rFonts w:ascii="Arial" w:hAnsi="Arial" w:cs="Arial"/>
          <w:b/>
          <w:sz w:val="22"/>
          <w:szCs w:val="22"/>
        </w:rPr>
      </w:pPr>
    </w:p>
    <w:p w14:paraId="23C9FCE0" w14:textId="77777777" w:rsidR="00590D5F" w:rsidRPr="006D23F4" w:rsidRDefault="00A52216" w:rsidP="00590D5F">
      <w:pPr>
        <w:pStyle w:val="EndNoteBibliography"/>
        <w:ind w:firstLine="0"/>
        <w:rPr>
          <w:rFonts w:ascii="Times New Roman" w:hAnsi="Times New Roman"/>
          <w:noProof/>
          <w:sz w:val="20"/>
          <w:szCs w:val="20"/>
        </w:rPr>
      </w:pPr>
      <w:r w:rsidRPr="006D23F4">
        <w:rPr>
          <w:rFonts w:ascii="Times New Roman" w:hAnsi="Times New Roman"/>
          <w:b/>
          <w:sz w:val="20"/>
          <w:szCs w:val="20"/>
        </w:rPr>
        <w:fldChar w:fldCharType="begin"/>
      </w:r>
      <w:r w:rsidRPr="006D23F4">
        <w:rPr>
          <w:rFonts w:ascii="Times New Roman" w:hAnsi="Times New Roman"/>
          <w:b/>
          <w:sz w:val="20"/>
          <w:szCs w:val="20"/>
        </w:rPr>
        <w:instrText xml:space="preserve"> ADDIN EN.REFLIST </w:instrText>
      </w:r>
      <w:r w:rsidRPr="006D23F4">
        <w:rPr>
          <w:rFonts w:ascii="Times New Roman" w:hAnsi="Times New Roman"/>
          <w:b/>
          <w:sz w:val="20"/>
          <w:szCs w:val="20"/>
        </w:rPr>
        <w:fldChar w:fldCharType="separate"/>
      </w:r>
      <w:r w:rsidR="00590D5F" w:rsidRPr="006D23F4">
        <w:rPr>
          <w:rFonts w:ascii="Times New Roman" w:hAnsi="Times New Roman"/>
          <w:noProof/>
          <w:sz w:val="20"/>
          <w:szCs w:val="20"/>
        </w:rPr>
        <w:t>[1]</w:t>
      </w:r>
      <w:r w:rsidR="00590D5F" w:rsidRPr="006D23F4">
        <w:rPr>
          <w:rFonts w:ascii="Times New Roman" w:hAnsi="Times New Roman"/>
          <w:noProof/>
          <w:sz w:val="20"/>
          <w:szCs w:val="20"/>
        </w:rPr>
        <w:tab/>
        <w:t xml:space="preserve">P.R. Luijten, G.A. van Dongen, C.T. Moonen, G. Storm, and D.J. Crommelin, Public-private partnerships in translational medicine: concepts and practical examples, </w:t>
      </w:r>
      <w:r w:rsidR="00590D5F" w:rsidRPr="006D23F4">
        <w:rPr>
          <w:rFonts w:ascii="Times New Roman" w:hAnsi="Times New Roman"/>
          <w:i/>
          <w:noProof/>
          <w:sz w:val="20"/>
          <w:szCs w:val="20"/>
        </w:rPr>
        <w:t>J Control Release</w:t>
      </w:r>
      <w:r w:rsidR="00590D5F" w:rsidRPr="006D23F4">
        <w:rPr>
          <w:rFonts w:ascii="Times New Roman" w:hAnsi="Times New Roman"/>
          <w:noProof/>
          <w:sz w:val="20"/>
          <w:szCs w:val="20"/>
        </w:rPr>
        <w:t xml:space="preserve"> </w:t>
      </w:r>
      <w:r w:rsidR="00590D5F" w:rsidRPr="006D23F4">
        <w:rPr>
          <w:rFonts w:ascii="Times New Roman" w:hAnsi="Times New Roman"/>
          <w:b/>
          <w:noProof/>
          <w:sz w:val="20"/>
          <w:szCs w:val="20"/>
        </w:rPr>
        <w:t>161</w:t>
      </w:r>
      <w:r w:rsidR="00590D5F" w:rsidRPr="006D23F4">
        <w:rPr>
          <w:rFonts w:ascii="Times New Roman" w:hAnsi="Times New Roman"/>
          <w:noProof/>
          <w:sz w:val="20"/>
          <w:szCs w:val="20"/>
        </w:rPr>
        <w:t xml:space="preserve"> (2012), 416-421. PubMed ID: 22465390.</w:t>
      </w:r>
    </w:p>
    <w:p w14:paraId="5D1FC6C4"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2]</w:t>
      </w:r>
      <w:r w:rsidRPr="006D23F4">
        <w:rPr>
          <w:rFonts w:ascii="Times New Roman" w:hAnsi="Times New Roman"/>
          <w:noProof/>
          <w:sz w:val="20"/>
          <w:szCs w:val="20"/>
        </w:rPr>
        <w:tab/>
        <w:t xml:space="preserve">D. Butler, Translational research: crossing the valley of death, </w:t>
      </w:r>
      <w:r w:rsidRPr="006D23F4">
        <w:rPr>
          <w:rFonts w:ascii="Times New Roman" w:hAnsi="Times New Roman"/>
          <w:i/>
          <w:noProof/>
          <w:sz w:val="20"/>
          <w:szCs w:val="20"/>
        </w:rPr>
        <w:t>Nature</w:t>
      </w:r>
      <w:r w:rsidRPr="006D23F4">
        <w:rPr>
          <w:rFonts w:ascii="Times New Roman" w:hAnsi="Times New Roman"/>
          <w:noProof/>
          <w:sz w:val="20"/>
          <w:szCs w:val="20"/>
        </w:rPr>
        <w:t xml:space="preserve"> </w:t>
      </w:r>
      <w:r w:rsidRPr="006D23F4">
        <w:rPr>
          <w:rFonts w:ascii="Times New Roman" w:hAnsi="Times New Roman"/>
          <w:b/>
          <w:noProof/>
          <w:sz w:val="20"/>
          <w:szCs w:val="20"/>
        </w:rPr>
        <w:t>453</w:t>
      </w:r>
      <w:r w:rsidRPr="006D23F4">
        <w:rPr>
          <w:rFonts w:ascii="Times New Roman" w:hAnsi="Times New Roman"/>
          <w:noProof/>
          <w:sz w:val="20"/>
          <w:szCs w:val="20"/>
        </w:rPr>
        <w:t xml:space="preserve"> (2008), 840-842. PubMed ID: 18548043.</w:t>
      </w:r>
    </w:p>
    <w:p w14:paraId="0DCD2236"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3]</w:t>
      </w:r>
      <w:r w:rsidRPr="006D23F4">
        <w:rPr>
          <w:rFonts w:ascii="Times New Roman" w:hAnsi="Times New Roman"/>
          <w:noProof/>
          <w:sz w:val="20"/>
          <w:szCs w:val="20"/>
        </w:rPr>
        <w:tab/>
        <w:t xml:space="preserve">R. Becker and G.A. van Dongen, EATRIS, a vision for translational research in Europe, </w:t>
      </w:r>
      <w:r w:rsidRPr="006D23F4">
        <w:rPr>
          <w:rFonts w:ascii="Times New Roman" w:hAnsi="Times New Roman"/>
          <w:i/>
          <w:noProof/>
          <w:sz w:val="20"/>
          <w:szCs w:val="20"/>
        </w:rPr>
        <w:t>J Cardiovasc Transl Res</w:t>
      </w:r>
      <w:r w:rsidRPr="006D23F4">
        <w:rPr>
          <w:rFonts w:ascii="Times New Roman" w:hAnsi="Times New Roman"/>
          <w:noProof/>
          <w:sz w:val="20"/>
          <w:szCs w:val="20"/>
        </w:rPr>
        <w:t xml:space="preserve"> </w:t>
      </w:r>
      <w:r w:rsidRPr="006D23F4">
        <w:rPr>
          <w:rFonts w:ascii="Times New Roman" w:hAnsi="Times New Roman"/>
          <w:b/>
          <w:noProof/>
          <w:sz w:val="20"/>
          <w:szCs w:val="20"/>
        </w:rPr>
        <w:t>4</w:t>
      </w:r>
      <w:r w:rsidRPr="006D23F4">
        <w:rPr>
          <w:rFonts w:ascii="Times New Roman" w:hAnsi="Times New Roman"/>
          <w:noProof/>
          <w:sz w:val="20"/>
          <w:szCs w:val="20"/>
        </w:rPr>
        <w:t xml:space="preserve"> (2011), 231-237. PubMed ID: 21544739.</w:t>
      </w:r>
    </w:p>
    <w:p w14:paraId="32EB5202"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4]</w:t>
      </w:r>
      <w:r w:rsidRPr="006D23F4">
        <w:rPr>
          <w:rFonts w:ascii="Times New Roman" w:hAnsi="Times New Roman"/>
          <w:noProof/>
          <w:sz w:val="20"/>
          <w:szCs w:val="20"/>
        </w:rPr>
        <w:tab/>
        <w:t xml:space="preserve">C.P. Investigators, H. Shamoon, D. Center, P. Davis, M. Tuchman, H. Ginsberg, R. Califf, D. Stephens, T. Mellman, J. Verbalis, L. Nadler, A. Shekhar, D. Ford, R. Rizza, R. Shaker, K. Brady, B. Murphy, B. Cronstein, J. Hochman, P. Greenland, E. Orwoll, L. Sinoway, H. Greenberg, R. Jackson, B. Coller, E. Topol, L. Guay-Woodford, M. Runge, R. Clark, D. McClain, H. Selker, C. Lowery, S. Dubinett, L. Berglund, D. Cooper, G. Firestein, S.C. Johnston, J. Solway, J. Heubi, R. Sokol, D. Nelson, L. Tobacman, G. Rosenthal, L. Aaronson, R. Barohn, P. Kern, J. Sullivan, T. Shanley, B. Blazar, R. Larson, G. FitzGerald, S. Reis, T. Pearson, T. Buchanan, D. McPherson, A. Brasier, R. Toto, M. Disis, M. Drezner, G. Bernard, J. Clore, B. Evanoff, J. Imperato-McGinley, R. Sherwin, and J. Pulley, Preparedness of the CTSA's structural and scientific assets to support the mission of the National Center for Advancing Translational Sciences (NCATS), </w:t>
      </w:r>
      <w:r w:rsidRPr="006D23F4">
        <w:rPr>
          <w:rFonts w:ascii="Times New Roman" w:hAnsi="Times New Roman"/>
          <w:i/>
          <w:noProof/>
          <w:sz w:val="20"/>
          <w:szCs w:val="20"/>
        </w:rPr>
        <w:t>Clin Transl Sci</w:t>
      </w:r>
      <w:r w:rsidRPr="006D23F4">
        <w:rPr>
          <w:rFonts w:ascii="Times New Roman" w:hAnsi="Times New Roman"/>
          <w:noProof/>
          <w:sz w:val="20"/>
          <w:szCs w:val="20"/>
        </w:rPr>
        <w:t xml:space="preserve"> </w:t>
      </w:r>
      <w:r w:rsidRPr="006D23F4">
        <w:rPr>
          <w:rFonts w:ascii="Times New Roman" w:hAnsi="Times New Roman"/>
          <w:b/>
          <w:noProof/>
          <w:sz w:val="20"/>
          <w:szCs w:val="20"/>
        </w:rPr>
        <w:t>5</w:t>
      </w:r>
      <w:r w:rsidRPr="006D23F4">
        <w:rPr>
          <w:rFonts w:ascii="Times New Roman" w:hAnsi="Times New Roman"/>
          <w:noProof/>
          <w:sz w:val="20"/>
          <w:szCs w:val="20"/>
        </w:rPr>
        <w:t xml:space="preserve"> (2012), 121-129. PubMed ID: 22507116.</w:t>
      </w:r>
    </w:p>
    <w:p w14:paraId="40E403E4"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5]</w:t>
      </w:r>
      <w:r w:rsidRPr="006D23F4">
        <w:rPr>
          <w:rFonts w:ascii="Times New Roman" w:hAnsi="Times New Roman"/>
          <w:noProof/>
          <w:sz w:val="20"/>
          <w:szCs w:val="20"/>
        </w:rPr>
        <w:tab/>
        <w:t xml:space="preserve">P.R. Payne, S.B. Johnson, J.B. Starren, H.H. Tilson, and D. Dowdy, Breaking the translational barriers: the value of integrating biomedical informatics and translational research, </w:t>
      </w:r>
      <w:r w:rsidRPr="006D23F4">
        <w:rPr>
          <w:rFonts w:ascii="Times New Roman" w:hAnsi="Times New Roman"/>
          <w:i/>
          <w:noProof/>
          <w:sz w:val="20"/>
          <w:szCs w:val="20"/>
        </w:rPr>
        <w:t>J Investig Med</w:t>
      </w:r>
      <w:r w:rsidRPr="006D23F4">
        <w:rPr>
          <w:rFonts w:ascii="Times New Roman" w:hAnsi="Times New Roman"/>
          <w:noProof/>
          <w:sz w:val="20"/>
          <w:szCs w:val="20"/>
        </w:rPr>
        <w:t xml:space="preserve"> </w:t>
      </w:r>
      <w:r w:rsidRPr="006D23F4">
        <w:rPr>
          <w:rFonts w:ascii="Times New Roman" w:hAnsi="Times New Roman"/>
          <w:b/>
          <w:noProof/>
          <w:sz w:val="20"/>
          <w:szCs w:val="20"/>
        </w:rPr>
        <w:t>53</w:t>
      </w:r>
      <w:r w:rsidRPr="006D23F4">
        <w:rPr>
          <w:rFonts w:ascii="Times New Roman" w:hAnsi="Times New Roman"/>
          <w:noProof/>
          <w:sz w:val="20"/>
          <w:szCs w:val="20"/>
        </w:rPr>
        <w:t xml:space="preserve"> (2005), 192-200. PubMed ID: 15974245.</w:t>
      </w:r>
    </w:p>
    <w:p w14:paraId="10DDD8F2"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6]</w:t>
      </w:r>
      <w:r w:rsidRPr="006D23F4">
        <w:rPr>
          <w:rFonts w:ascii="Times New Roman" w:hAnsi="Times New Roman"/>
          <w:noProof/>
          <w:sz w:val="20"/>
          <w:szCs w:val="20"/>
        </w:rPr>
        <w:tab/>
        <w:t xml:space="preserve">T. Hulsen, S.S. Jamuar, A.R. Moody, J.H. Karnes, O. Varga, S. Hedensted, R. Spreafico, D.A. Hafler, and E.F. McKinney, From Big Data to Precision Medicine, </w:t>
      </w:r>
      <w:r w:rsidRPr="006D23F4">
        <w:rPr>
          <w:rFonts w:ascii="Times New Roman" w:hAnsi="Times New Roman"/>
          <w:i/>
          <w:noProof/>
          <w:sz w:val="20"/>
          <w:szCs w:val="20"/>
        </w:rPr>
        <w:t>Frontiers in Medicine</w:t>
      </w:r>
      <w:r w:rsidRPr="006D23F4">
        <w:rPr>
          <w:rFonts w:ascii="Times New Roman" w:hAnsi="Times New Roman"/>
          <w:noProof/>
          <w:sz w:val="20"/>
          <w:szCs w:val="20"/>
        </w:rPr>
        <w:t xml:space="preserve"> </w:t>
      </w:r>
      <w:r w:rsidRPr="006D23F4">
        <w:rPr>
          <w:rFonts w:ascii="Times New Roman" w:hAnsi="Times New Roman"/>
          <w:b/>
          <w:noProof/>
          <w:sz w:val="20"/>
          <w:szCs w:val="20"/>
        </w:rPr>
        <w:t>6</w:t>
      </w:r>
      <w:r w:rsidRPr="006D23F4">
        <w:rPr>
          <w:rFonts w:ascii="Times New Roman" w:hAnsi="Times New Roman"/>
          <w:noProof/>
          <w:sz w:val="20"/>
          <w:szCs w:val="20"/>
        </w:rPr>
        <w:t xml:space="preserve"> (2019).</w:t>
      </w:r>
    </w:p>
    <w:p w14:paraId="72EAB652"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7]</w:t>
      </w:r>
      <w:r w:rsidRPr="006D23F4">
        <w:rPr>
          <w:rFonts w:ascii="Times New Roman" w:hAnsi="Times New Roman"/>
          <w:noProof/>
          <w:sz w:val="20"/>
          <w:szCs w:val="20"/>
        </w:rPr>
        <w:tab/>
        <w:t xml:space="preserve">LIMA - Liquid Biopsies and Imaging, in. </w:t>
      </w:r>
    </w:p>
    <w:p w14:paraId="68B0FAFA"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8]</w:t>
      </w:r>
      <w:r w:rsidRPr="006D23F4">
        <w:rPr>
          <w:rFonts w:ascii="Times New Roman" w:hAnsi="Times New Roman"/>
          <w:noProof/>
          <w:sz w:val="20"/>
          <w:szCs w:val="20"/>
        </w:rPr>
        <w:tab/>
        <w:t xml:space="preserve">RE-IMAGINE - Correcting Five Decades of Error through Enabling Image-based Risk Stratification of Localised Prostate Cancer, in. </w:t>
      </w:r>
    </w:p>
    <w:p w14:paraId="6E73C062"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9]</w:t>
      </w:r>
      <w:r w:rsidRPr="006D23F4">
        <w:rPr>
          <w:rFonts w:ascii="Times New Roman" w:hAnsi="Times New Roman"/>
          <w:noProof/>
          <w:sz w:val="20"/>
          <w:szCs w:val="20"/>
        </w:rPr>
        <w:tab/>
        <w:t xml:space="preserve">C.H. Bangma, E. Schenk, G. Jenster, I.J. de Jong, H. Obbink, T. Hulsen, and E. Caldenhoven, Prostate Cancer Molecular Medicine - Molecular diagnosis, prognosis and imaging for tailored treatment of prostate cancer, in, 2016. </w:t>
      </w:r>
    </w:p>
    <w:p w14:paraId="7B91D59D"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10]</w:t>
      </w:r>
      <w:r w:rsidRPr="006D23F4">
        <w:rPr>
          <w:rFonts w:ascii="Times New Roman" w:hAnsi="Times New Roman"/>
          <w:noProof/>
          <w:sz w:val="20"/>
          <w:szCs w:val="20"/>
        </w:rPr>
        <w:tab/>
        <w:t xml:space="preserve">T. Hulsen, J.H. Obbink, W. Van der Linden, C. De Jonge, D. Nieboer, S.M. Bruinsma, R. M.J., and C.H. Bangma, 958 Integrating large datasets for the Movember Global Action Plan on active surveillance for low risk prostate cancer, </w:t>
      </w:r>
      <w:r w:rsidRPr="006D23F4">
        <w:rPr>
          <w:rFonts w:ascii="Times New Roman" w:hAnsi="Times New Roman"/>
          <w:i/>
          <w:noProof/>
          <w:sz w:val="20"/>
          <w:szCs w:val="20"/>
        </w:rPr>
        <w:t>European Urology Supplements</w:t>
      </w:r>
      <w:r w:rsidRPr="006D23F4">
        <w:rPr>
          <w:rFonts w:ascii="Times New Roman" w:hAnsi="Times New Roman"/>
          <w:noProof/>
          <w:sz w:val="20"/>
          <w:szCs w:val="20"/>
        </w:rPr>
        <w:t xml:space="preserve"> </w:t>
      </w:r>
      <w:r w:rsidRPr="006D23F4">
        <w:rPr>
          <w:rFonts w:ascii="Times New Roman" w:hAnsi="Times New Roman"/>
          <w:b/>
          <w:noProof/>
          <w:sz w:val="20"/>
          <w:szCs w:val="20"/>
        </w:rPr>
        <w:t>15</w:t>
      </w:r>
      <w:r w:rsidRPr="006D23F4">
        <w:rPr>
          <w:rFonts w:ascii="Times New Roman" w:hAnsi="Times New Roman"/>
          <w:noProof/>
          <w:sz w:val="20"/>
          <w:szCs w:val="20"/>
        </w:rPr>
        <w:t xml:space="preserve"> (2016), e958.</w:t>
      </w:r>
    </w:p>
    <w:p w14:paraId="619DB670"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11]</w:t>
      </w:r>
      <w:r w:rsidRPr="006D23F4">
        <w:rPr>
          <w:rFonts w:ascii="Times New Roman" w:hAnsi="Times New Roman"/>
          <w:noProof/>
          <w:sz w:val="20"/>
          <w:szCs w:val="20"/>
        </w:rPr>
        <w:tab/>
        <w:t xml:space="preserve">T. Hulsen, W. Van der Linden, C. De Jonge, J. Hugosson, A. Auvinen, and M.J. Roobol, Developing a future-proof database for the European Randomized study of Screening for Prostate Cancer (ERSPC), </w:t>
      </w:r>
      <w:r w:rsidRPr="006D23F4">
        <w:rPr>
          <w:rFonts w:ascii="Times New Roman" w:hAnsi="Times New Roman"/>
          <w:i/>
          <w:noProof/>
          <w:sz w:val="20"/>
          <w:szCs w:val="20"/>
        </w:rPr>
        <w:t>European Urology Supplements</w:t>
      </w:r>
      <w:r w:rsidRPr="006D23F4">
        <w:rPr>
          <w:rFonts w:ascii="Times New Roman" w:hAnsi="Times New Roman"/>
          <w:noProof/>
          <w:sz w:val="20"/>
          <w:szCs w:val="20"/>
        </w:rPr>
        <w:t xml:space="preserve"> (2019). PubMed ID: 9088276.</w:t>
      </w:r>
    </w:p>
    <w:p w14:paraId="7C9904D8"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12]</w:t>
      </w:r>
      <w:r w:rsidRPr="006D23F4">
        <w:rPr>
          <w:rFonts w:ascii="Times New Roman" w:hAnsi="Times New Roman"/>
          <w:noProof/>
          <w:sz w:val="20"/>
          <w:szCs w:val="20"/>
        </w:rPr>
        <w:tab/>
        <w:t xml:space="preserve">G.A. Meijer, J.W. Boiten, J.A.M. Beliën, H.M.W. Verheul, M.N. Cavelaars, A. Dekker, P. Lansberg, R.J.A. Fijneman, W. Van der Linden, R. Azevedo, and N. Stathonikos, TraIT - Translational Research IT, in, 2017. </w:t>
      </w:r>
    </w:p>
    <w:p w14:paraId="7B1EAB4D"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13]</w:t>
      </w:r>
      <w:r w:rsidRPr="006D23F4">
        <w:rPr>
          <w:rFonts w:ascii="Times New Roman" w:hAnsi="Times New Roman"/>
          <w:noProof/>
          <w:sz w:val="20"/>
          <w:szCs w:val="20"/>
        </w:rPr>
        <w:tab/>
        <w:t xml:space="preserve">OpenClinica - Electronic Data Capture for Clinical Research, in. </w:t>
      </w:r>
    </w:p>
    <w:p w14:paraId="78603C9C"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14]</w:t>
      </w:r>
      <w:r w:rsidRPr="006D23F4">
        <w:rPr>
          <w:rFonts w:ascii="Times New Roman" w:hAnsi="Times New Roman"/>
          <w:noProof/>
          <w:sz w:val="20"/>
          <w:szCs w:val="20"/>
        </w:rPr>
        <w:tab/>
        <w:t xml:space="preserve">Castor EDC - Cloud-based Electronic Data Capture Platform, in. </w:t>
      </w:r>
    </w:p>
    <w:p w14:paraId="0F0B500B"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15]</w:t>
      </w:r>
      <w:r w:rsidRPr="006D23F4">
        <w:rPr>
          <w:rFonts w:ascii="Times New Roman" w:hAnsi="Times New Roman"/>
          <w:noProof/>
          <w:sz w:val="20"/>
          <w:szCs w:val="20"/>
        </w:rPr>
        <w:tab/>
        <w:t xml:space="preserve">L. Cai and Y. Zhu, The Challenges of Data Quality and Data Quality Assessment in the Big Data Era, </w:t>
      </w:r>
      <w:r w:rsidRPr="006D23F4">
        <w:rPr>
          <w:rFonts w:ascii="Times New Roman" w:hAnsi="Times New Roman"/>
          <w:i/>
          <w:noProof/>
          <w:sz w:val="20"/>
          <w:szCs w:val="20"/>
        </w:rPr>
        <w:t>Data Science Journal</w:t>
      </w:r>
      <w:r w:rsidRPr="006D23F4">
        <w:rPr>
          <w:rFonts w:ascii="Times New Roman" w:hAnsi="Times New Roman"/>
          <w:noProof/>
          <w:sz w:val="20"/>
          <w:szCs w:val="20"/>
        </w:rPr>
        <w:t xml:space="preserve"> </w:t>
      </w:r>
      <w:r w:rsidRPr="006D23F4">
        <w:rPr>
          <w:rFonts w:ascii="Times New Roman" w:hAnsi="Times New Roman"/>
          <w:b/>
          <w:noProof/>
          <w:sz w:val="20"/>
          <w:szCs w:val="20"/>
        </w:rPr>
        <w:t>14</w:t>
      </w:r>
      <w:r w:rsidRPr="006D23F4">
        <w:rPr>
          <w:rFonts w:ascii="Times New Roman" w:hAnsi="Times New Roman"/>
          <w:noProof/>
          <w:sz w:val="20"/>
          <w:szCs w:val="20"/>
        </w:rPr>
        <w:t xml:space="preserve"> (2015).</w:t>
      </w:r>
    </w:p>
    <w:p w14:paraId="6AD354BF"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16]</w:t>
      </w:r>
      <w:r w:rsidRPr="006D23F4">
        <w:rPr>
          <w:rFonts w:ascii="Times New Roman" w:hAnsi="Times New Roman"/>
          <w:noProof/>
          <w:sz w:val="20"/>
          <w:szCs w:val="20"/>
        </w:rPr>
        <w:tab/>
        <w:t xml:space="preserve">M.F. Kilkenny and K.M. Robinson, Data quality: "Garbage in - garbage out", </w:t>
      </w:r>
      <w:r w:rsidRPr="006D23F4">
        <w:rPr>
          <w:rFonts w:ascii="Times New Roman" w:hAnsi="Times New Roman"/>
          <w:i/>
          <w:noProof/>
          <w:sz w:val="20"/>
          <w:szCs w:val="20"/>
        </w:rPr>
        <w:t>Health Inf Manag</w:t>
      </w:r>
      <w:r w:rsidRPr="006D23F4">
        <w:rPr>
          <w:rFonts w:ascii="Times New Roman" w:hAnsi="Times New Roman"/>
          <w:noProof/>
          <w:sz w:val="20"/>
          <w:szCs w:val="20"/>
        </w:rPr>
        <w:t xml:space="preserve"> </w:t>
      </w:r>
      <w:r w:rsidRPr="006D23F4">
        <w:rPr>
          <w:rFonts w:ascii="Times New Roman" w:hAnsi="Times New Roman"/>
          <w:b/>
          <w:noProof/>
          <w:sz w:val="20"/>
          <w:szCs w:val="20"/>
        </w:rPr>
        <w:t>47</w:t>
      </w:r>
      <w:r w:rsidRPr="006D23F4">
        <w:rPr>
          <w:rFonts w:ascii="Times New Roman" w:hAnsi="Times New Roman"/>
          <w:noProof/>
          <w:sz w:val="20"/>
          <w:szCs w:val="20"/>
        </w:rPr>
        <w:t xml:space="preserve"> (2018), 103-105. PubMed ID: 29719995.</w:t>
      </w:r>
    </w:p>
    <w:p w14:paraId="23C0366D"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17]</w:t>
      </w:r>
      <w:r w:rsidRPr="006D23F4">
        <w:rPr>
          <w:rFonts w:ascii="Times New Roman" w:hAnsi="Times New Roman"/>
          <w:noProof/>
          <w:sz w:val="20"/>
          <w:szCs w:val="20"/>
        </w:rPr>
        <w:tab/>
        <w:t xml:space="preserve">T. Hulsen, W. Van der Linden, D. Pletea, J.H. Obbink, and M.J. Quist, Data Model Mapping, in, 2017. </w:t>
      </w:r>
    </w:p>
    <w:p w14:paraId="0A2179E7"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18]</w:t>
      </w:r>
      <w:r w:rsidRPr="006D23F4">
        <w:rPr>
          <w:rFonts w:ascii="Times New Roman" w:hAnsi="Times New Roman"/>
          <w:noProof/>
          <w:sz w:val="20"/>
          <w:szCs w:val="20"/>
        </w:rPr>
        <w:tab/>
        <w:t xml:space="preserve">B. Smith and R.H. Scheuermann, Ontologies for clinical and translational research: Introduction, </w:t>
      </w:r>
      <w:r w:rsidRPr="006D23F4">
        <w:rPr>
          <w:rFonts w:ascii="Times New Roman" w:hAnsi="Times New Roman"/>
          <w:i/>
          <w:noProof/>
          <w:sz w:val="20"/>
          <w:szCs w:val="20"/>
        </w:rPr>
        <w:t>J Biomed Inform</w:t>
      </w:r>
      <w:r w:rsidRPr="006D23F4">
        <w:rPr>
          <w:rFonts w:ascii="Times New Roman" w:hAnsi="Times New Roman"/>
          <w:noProof/>
          <w:sz w:val="20"/>
          <w:szCs w:val="20"/>
        </w:rPr>
        <w:t xml:space="preserve"> </w:t>
      </w:r>
      <w:r w:rsidRPr="006D23F4">
        <w:rPr>
          <w:rFonts w:ascii="Times New Roman" w:hAnsi="Times New Roman"/>
          <w:b/>
          <w:noProof/>
          <w:sz w:val="20"/>
          <w:szCs w:val="20"/>
        </w:rPr>
        <w:t>44</w:t>
      </w:r>
      <w:r w:rsidRPr="006D23F4">
        <w:rPr>
          <w:rFonts w:ascii="Times New Roman" w:hAnsi="Times New Roman"/>
          <w:noProof/>
          <w:sz w:val="20"/>
          <w:szCs w:val="20"/>
        </w:rPr>
        <w:t xml:space="preserve"> (2011), 3-7. PubMed ID: 21241822.</w:t>
      </w:r>
    </w:p>
    <w:p w14:paraId="649D632C"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19]</w:t>
      </w:r>
      <w:r w:rsidRPr="006D23F4">
        <w:rPr>
          <w:rFonts w:ascii="Times New Roman" w:hAnsi="Times New Roman"/>
          <w:noProof/>
          <w:sz w:val="20"/>
          <w:szCs w:val="20"/>
        </w:rPr>
        <w:tab/>
        <w:t xml:space="preserve">E.P.a.C.o.t.E. Union, Regulation on the protection of natural persons with regard to the processing of personal data and on the free movement of such data, and repealing Directive 95/46/EC (Data Protection Directive), </w:t>
      </w:r>
      <w:r w:rsidRPr="006D23F4">
        <w:rPr>
          <w:rFonts w:ascii="Times New Roman" w:hAnsi="Times New Roman"/>
          <w:i/>
          <w:noProof/>
          <w:sz w:val="20"/>
          <w:szCs w:val="20"/>
        </w:rPr>
        <w:t>Official Journal of the European Union</w:t>
      </w:r>
      <w:r w:rsidRPr="006D23F4">
        <w:rPr>
          <w:rFonts w:ascii="Times New Roman" w:hAnsi="Times New Roman"/>
          <w:noProof/>
          <w:sz w:val="20"/>
          <w:szCs w:val="20"/>
        </w:rPr>
        <w:t xml:space="preserve"> </w:t>
      </w:r>
      <w:r w:rsidRPr="006D23F4">
        <w:rPr>
          <w:rFonts w:ascii="Times New Roman" w:hAnsi="Times New Roman"/>
          <w:b/>
          <w:noProof/>
          <w:sz w:val="20"/>
          <w:szCs w:val="20"/>
        </w:rPr>
        <w:t>59</w:t>
      </w:r>
      <w:r w:rsidRPr="006D23F4">
        <w:rPr>
          <w:rFonts w:ascii="Times New Roman" w:hAnsi="Times New Roman"/>
          <w:noProof/>
          <w:sz w:val="20"/>
          <w:szCs w:val="20"/>
        </w:rPr>
        <w:t xml:space="preserve"> (2016), 1-88.</w:t>
      </w:r>
    </w:p>
    <w:p w14:paraId="3A71B666"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20]</w:t>
      </w:r>
      <w:r w:rsidRPr="006D23F4">
        <w:rPr>
          <w:rFonts w:ascii="Times New Roman" w:hAnsi="Times New Roman"/>
          <w:noProof/>
          <w:sz w:val="20"/>
          <w:szCs w:val="20"/>
        </w:rPr>
        <w:tab/>
        <w:t xml:space="preserve">U.S. Government, Health Insurance Portability and Accountability Act Of 1996, in, 1996. </w:t>
      </w:r>
    </w:p>
    <w:p w14:paraId="4335F60F"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lastRenderedPageBreak/>
        <w:t>[21]</w:t>
      </w:r>
      <w:r w:rsidRPr="006D23F4">
        <w:rPr>
          <w:rFonts w:ascii="Times New Roman" w:hAnsi="Times New Roman"/>
          <w:noProof/>
          <w:sz w:val="20"/>
          <w:szCs w:val="20"/>
        </w:rPr>
        <w:tab/>
        <w:t xml:space="preserve">F. Prasser, F. Kohlmayer, R. Lautenschlager, and K.A. Kuhn, ARX--A Comprehensive Tool for Anonymizing Biomedical Data, </w:t>
      </w:r>
      <w:r w:rsidRPr="006D23F4">
        <w:rPr>
          <w:rFonts w:ascii="Times New Roman" w:hAnsi="Times New Roman"/>
          <w:i/>
          <w:noProof/>
          <w:sz w:val="20"/>
          <w:szCs w:val="20"/>
        </w:rPr>
        <w:t>AMIA Annu Symp Proc</w:t>
      </w:r>
      <w:r w:rsidRPr="006D23F4">
        <w:rPr>
          <w:rFonts w:ascii="Times New Roman" w:hAnsi="Times New Roman"/>
          <w:noProof/>
          <w:sz w:val="20"/>
          <w:szCs w:val="20"/>
        </w:rPr>
        <w:t xml:space="preserve"> </w:t>
      </w:r>
      <w:r w:rsidRPr="006D23F4">
        <w:rPr>
          <w:rFonts w:ascii="Times New Roman" w:hAnsi="Times New Roman"/>
          <w:b/>
          <w:noProof/>
          <w:sz w:val="20"/>
          <w:szCs w:val="20"/>
        </w:rPr>
        <w:t>2014</w:t>
      </w:r>
      <w:r w:rsidRPr="006D23F4">
        <w:rPr>
          <w:rFonts w:ascii="Times New Roman" w:hAnsi="Times New Roman"/>
          <w:noProof/>
          <w:sz w:val="20"/>
          <w:szCs w:val="20"/>
        </w:rPr>
        <w:t xml:space="preserve"> (2014), 984-993. PubMed ID: 25954407.</w:t>
      </w:r>
    </w:p>
    <w:p w14:paraId="3C97B630"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22]</w:t>
      </w:r>
      <w:r w:rsidRPr="006D23F4">
        <w:rPr>
          <w:rFonts w:ascii="Times New Roman" w:hAnsi="Times New Roman"/>
          <w:noProof/>
          <w:sz w:val="20"/>
          <w:szCs w:val="20"/>
        </w:rPr>
        <w:tab/>
        <w:t xml:space="preserve">E. Monteiro, C. Costa, and J.L. Oliveira, A De-Identification Pipeline for Ultrasound Medical Images in DICOM Format, </w:t>
      </w:r>
      <w:r w:rsidRPr="006D23F4">
        <w:rPr>
          <w:rFonts w:ascii="Times New Roman" w:hAnsi="Times New Roman"/>
          <w:i/>
          <w:noProof/>
          <w:sz w:val="20"/>
          <w:szCs w:val="20"/>
        </w:rPr>
        <w:t>J Med Syst</w:t>
      </w:r>
      <w:r w:rsidRPr="006D23F4">
        <w:rPr>
          <w:rFonts w:ascii="Times New Roman" w:hAnsi="Times New Roman"/>
          <w:noProof/>
          <w:sz w:val="20"/>
          <w:szCs w:val="20"/>
        </w:rPr>
        <w:t xml:space="preserve"> </w:t>
      </w:r>
      <w:r w:rsidRPr="006D23F4">
        <w:rPr>
          <w:rFonts w:ascii="Times New Roman" w:hAnsi="Times New Roman"/>
          <w:b/>
          <w:noProof/>
          <w:sz w:val="20"/>
          <w:szCs w:val="20"/>
        </w:rPr>
        <w:t>41</w:t>
      </w:r>
      <w:r w:rsidRPr="006D23F4">
        <w:rPr>
          <w:rFonts w:ascii="Times New Roman" w:hAnsi="Times New Roman"/>
          <w:noProof/>
          <w:sz w:val="20"/>
          <w:szCs w:val="20"/>
        </w:rPr>
        <w:t xml:space="preserve"> (2017), 89. PubMed ID: 28405948.</w:t>
      </w:r>
    </w:p>
    <w:p w14:paraId="61A70A94"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23]</w:t>
      </w:r>
      <w:r w:rsidRPr="006D23F4">
        <w:rPr>
          <w:rFonts w:ascii="Times New Roman" w:hAnsi="Times New Roman"/>
          <w:noProof/>
          <w:sz w:val="20"/>
          <w:szCs w:val="20"/>
        </w:rPr>
        <w:tab/>
        <w:t xml:space="preserve">D.S. Marcus, T.R. Olsen, M. Ramaratnam, and R.L. Buckner, The Extensible Neuroimaging Archive Toolkit: an informatics platform for managing, exploring, and sharing neuroimaging data, </w:t>
      </w:r>
      <w:r w:rsidRPr="006D23F4">
        <w:rPr>
          <w:rFonts w:ascii="Times New Roman" w:hAnsi="Times New Roman"/>
          <w:i/>
          <w:noProof/>
          <w:sz w:val="20"/>
          <w:szCs w:val="20"/>
        </w:rPr>
        <w:t>Neuroinformatics</w:t>
      </w:r>
      <w:r w:rsidRPr="006D23F4">
        <w:rPr>
          <w:rFonts w:ascii="Times New Roman" w:hAnsi="Times New Roman"/>
          <w:noProof/>
          <w:sz w:val="20"/>
          <w:szCs w:val="20"/>
        </w:rPr>
        <w:t xml:space="preserve"> </w:t>
      </w:r>
      <w:r w:rsidRPr="006D23F4">
        <w:rPr>
          <w:rFonts w:ascii="Times New Roman" w:hAnsi="Times New Roman"/>
          <w:b/>
          <w:noProof/>
          <w:sz w:val="20"/>
          <w:szCs w:val="20"/>
        </w:rPr>
        <w:t>5</w:t>
      </w:r>
      <w:r w:rsidRPr="006D23F4">
        <w:rPr>
          <w:rFonts w:ascii="Times New Roman" w:hAnsi="Times New Roman"/>
          <w:noProof/>
          <w:sz w:val="20"/>
          <w:szCs w:val="20"/>
        </w:rPr>
        <w:t xml:space="preserve"> (2007), 11-34. PubMed ID: 17426351.</w:t>
      </w:r>
    </w:p>
    <w:p w14:paraId="17B1B360"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24]</w:t>
      </w:r>
      <w:r w:rsidRPr="006D23F4">
        <w:rPr>
          <w:rFonts w:ascii="Times New Roman" w:hAnsi="Times New Roman"/>
          <w:noProof/>
          <w:sz w:val="20"/>
          <w:szCs w:val="20"/>
        </w:rPr>
        <w:tab/>
        <w:t xml:space="preserve">E. Scheufele, D. Aronzon, R. Coopersmith, M.T. McDuffie, M. Kapoor, C.A. Uhrich, J.E. Avitabile, J. Liu, D. Housman, and M.B. Palchuk, tranSMART: An Open Source Knowledge Management and High Content Data Analytics Platform, </w:t>
      </w:r>
      <w:r w:rsidRPr="006D23F4">
        <w:rPr>
          <w:rFonts w:ascii="Times New Roman" w:hAnsi="Times New Roman"/>
          <w:i/>
          <w:noProof/>
          <w:sz w:val="20"/>
          <w:szCs w:val="20"/>
        </w:rPr>
        <w:t>AMIA Jt Summits Transl Sci Proc</w:t>
      </w:r>
      <w:r w:rsidRPr="006D23F4">
        <w:rPr>
          <w:rFonts w:ascii="Times New Roman" w:hAnsi="Times New Roman"/>
          <w:noProof/>
          <w:sz w:val="20"/>
          <w:szCs w:val="20"/>
        </w:rPr>
        <w:t xml:space="preserve"> </w:t>
      </w:r>
      <w:r w:rsidRPr="006D23F4">
        <w:rPr>
          <w:rFonts w:ascii="Times New Roman" w:hAnsi="Times New Roman"/>
          <w:b/>
          <w:noProof/>
          <w:sz w:val="20"/>
          <w:szCs w:val="20"/>
        </w:rPr>
        <w:t>2014</w:t>
      </w:r>
      <w:r w:rsidRPr="006D23F4">
        <w:rPr>
          <w:rFonts w:ascii="Times New Roman" w:hAnsi="Times New Roman"/>
          <w:noProof/>
          <w:sz w:val="20"/>
          <w:szCs w:val="20"/>
        </w:rPr>
        <w:t xml:space="preserve"> (2014), 96-101. PubMed ID: 25717408.</w:t>
      </w:r>
    </w:p>
    <w:p w14:paraId="4C8EAD79"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25]</w:t>
      </w:r>
      <w:r w:rsidRPr="006D23F4">
        <w:rPr>
          <w:rFonts w:ascii="Times New Roman" w:hAnsi="Times New Roman"/>
          <w:noProof/>
          <w:sz w:val="20"/>
          <w:szCs w:val="20"/>
        </w:rPr>
        <w:tab/>
        <w:t xml:space="preserve">J. Gao, B.A. Aksoy, U. Dogrusoz, G. Dresdner, B. Gross, S.O. Sumer, Y. Sun, A. Jacobsen, R. Sinha, E. Larsson, E. Cerami, C. Sander, and N. Schultz, Integrative analysis of complex cancer genomics and clinical profiles using the cBioPortal, </w:t>
      </w:r>
      <w:r w:rsidRPr="006D23F4">
        <w:rPr>
          <w:rFonts w:ascii="Times New Roman" w:hAnsi="Times New Roman"/>
          <w:i/>
          <w:noProof/>
          <w:sz w:val="20"/>
          <w:szCs w:val="20"/>
        </w:rPr>
        <w:t>Sci Signal</w:t>
      </w:r>
      <w:r w:rsidRPr="006D23F4">
        <w:rPr>
          <w:rFonts w:ascii="Times New Roman" w:hAnsi="Times New Roman"/>
          <w:noProof/>
          <w:sz w:val="20"/>
          <w:szCs w:val="20"/>
        </w:rPr>
        <w:t xml:space="preserve"> </w:t>
      </w:r>
      <w:r w:rsidRPr="006D23F4">
        <w:rPr>
          <w:rFonts w:ascii="Times New Roman" w:hAnsi="Times New Roman"/>
          <w:b/>
          <w:noProof/>
          <w:sz w:val="20"/>
          <w:szCs w:val="20"/>
        </w:rPr>
        <w:t>6</w:t>
      </w:r>
      <w:r w:rsidRPr="006D23F4">
        <w:rPr>
          <w:rFonts w:ascii="Times New Roman" w:hAnsi="Times New Roman"/>
          <w:noProof/>
          <w:sz w:val="20"/>
          <w:szCs w:val="20"/>
        </w:rPr>
        <w:t xml:space="preserve"> (2013), pl1. PubMed ID: 23550210.</w:t>
      </w:r>
    </w:p>
    <w:p w14:paraId="4DDE16AE"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26]</w:t>
      </w:r>
      <w:r w:rsidRPr="006D23F4">
        <w:rPr>
          <w:rFonts w:ascii="Times New Roman" w:hAnsi="Times New Roman"/>
          <w:noProof/>
          <w:sz w:val="20"/>
          <w:szCs w:val="20"/>
        </w:rPr>
        <w:tab/>
        <w:t xml:space="preserve">C. Costa, C. Ferreira, L. Bastiao, L. Ribeiro, A. Silva, and J.L. Oliveira, Dicoogle - an open source peer-to-peer PACS, </w:t>
      </w:r>
      <w:r w:rsidRPr="006D23F4">
        <w:rPr>
          <w:rFonts w:ascii="Times New Roman" w:hAnsi="Times New Roman"/>
          <w:i/>
          <w:noProof/>
          <w:sz w:val="20"/>
          <w:szCs w:val="20"/>
        </w:rPr>
        <w:t>J Digit Imaging</w:t>
      </w:r>
      <w:r w:rsidRPr="006D23F4">
        <w:rPr>
          <w:rFonts w:ascii="Times New Roman" w:hAnsi="Times New Roman"/>
          <w:noProof/>
          <w:sz w:val="20"/>
          <w:szCs w:val="20"/>
        </w:rPr>
        <w:t xml:space="preserve"> </w:t>
      </w:r>
      <w:r w:rsidRPr="006D23F4">
        <w:rPr>
          <w:rFonts w:ascii="Times New Roman" w:hAnsi="Times New Roman"/>
          <w:b/>
          <w:noProof/>
          <w:sz w:val="20"/>
          <w:szCs w:val="20"/>
        </w:rPr>
        <w:t>24</w:t>
      </w:r>
      <w:r w:rsidRPr="006D23F4">
        <w:rPr>
          <w:rFonts w:ascii="Times New Roman" w:hAnsi="Times New Roman"/>
          <w:noProof/>
          <w:sz w:val="20"/>
          <w:szCs w:val="20"/>
        </w:rPr>
        <w:t xml:space="preserve"> (2011), 848-856. PubMed ID: 20981467.</w:t>
      </w:r>
    </w:p>
    <w:p w14:paraId="6DEB3A14"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27]</w:t>
      </w:r>
      <w:r w:rsidRPr="006D23F4">
        <w:rPr>
          <w:rFonts w:ascii="Times New Roman" w:hAnsi="Times New Roman"/>
          <w:noProof/>
          <w:sz w:val="20"/>
          <w:szCs w:val="20"/>
        </w:rPr>
        <w:tab/>
        <w:t xml:space="preserve">E. Afgan, D. Baker, B. Batut, M. van den Beek, D. Bouvier, M. Cech, J. Chilton, D. Clements, N. Coraor, B.A. Gruning, A. Guerler, J. Hillman-Jackson, S. Hiltemann, V. Jalili, H. Rasche, N. Soranzo, J. Goecks, J. Taylor, A. Nekrutenko, and D. Blankenberg, The Galaxy platform for accessible, reproducible and collaborative biomedical analyses: 2018 update, </w:t>
      </w:r>
      <w:r w:rsidRPr="006D23F4">
        <w:rPr>
          <w:rFonts w:ascii="Times New Roman" w:hAnsi="Times New Roman"/>
          <w:i/>
          <w:noProof/>
          <w:sz w:val="20"/>
          <w:szCs w:val="20"/>
        </w:rPr>
        <w:t>Nucleic Acids Res</w:t>
      </w:r>
      <w:r w:rsidRPr="006D23F4">
        <w:rPr>
          <w:rFonts w:ascii="Times New Roman" w:hAnsi="Times New Roman"/>
          <w:noProof/>
          <w:sz w:val="20"/>
          <w:szCs w:val="20"/>
        </w:rPr>
        <w:t xml:space="preserve"> </w:t>
      </w:r>
      <w:r w:rsidRPr="006D23F4">
        <w:rPr>
          <w:rFonts w:ascii="Times New Roman" w:hAnsi="Times New Roman"/>
          <w:b/>
          <w:noProof/>
          <w:sz w:val="20"/>
          <w:szCs w:val="20"/>
        </w:rPr>
        <w:t>46</w:t>
      </w:r>
      <w:r w:rsidRPr="006D23F4">
        <w:rPr>
          <w:rFonts w:ascii="Times New Roman" w:hAnsi="Times New Roman"/>
          <w:noProof/>
          <w:sz w:val="20"/>
          <w:szCs w:val="20"/>
        </w:rPr>
        <w:t xml:space="preserve"> (2018), W537-W544. PubMed ID: 29790989.</w:t>
      </w:r>
    </w:p>
    <w:p w14:paraId="6F36B054"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28]</w:t>
      </w:r>
      <w:r w:rsidRPr="006D23F4">
        <w:rPr>
          <w:rFonts w:ascii="Times New Roman" w:hAnsi="Times New Roman"/>
          <w:noProof/>
          <w:sz w:val="20"/>
          <w:szCs w:val="20"/>
        </w:rPr>
        <w:tab/>
        <w:t xml:space="preserve">S.N. Murphy, G. Weber, M. Mendis, V. Gainer, H.C. Chueh, S. Churchill, and I. Kohane, Serving the enterprise and beyond with informatics for integrating biology and the bedside (i2b2), </w:t>
      </w:r>
      <w:r w:rsidRPr="006D23F4">
        <w:rPr>
          <w:rFonts w:ascii="Times New Roman" w:hAnsi="Times New Roman"/>
          <w:i/>
          <w:noProof/>
          <w:sz w:val="20"/>
          <w:szCs w:val="20"/>
        </w:rPr>
        <w:t>J Am Med Inform Assoc</w:t>
      </w:r>
      <w:r w:rsidRPr="006D23F4">
        <w:rPr>
          <w:rFonts w:ascii="Times New Roman" w:hAnsi="Times New Roman"/>
          <w:noProof/>
          <w:sz w:val="20"/>
          <w:szCs w:val="20"/>
        </w:rPr>
        <w:t xml:space="preserve"> </w:t>
      </w:r>
      <w:r w:rsidRPr="006D23F4">
        <w:rPr>
          <w:rFonts w:ascii="Times New Roman" w:hAnsi="Times New Roman"/>
          <w:b/>
          <w:noProof/>
          <w:sz w:val="20"/>
          <w:szCs w:val="20"/>
        </w:rPr>
        <w:t>17</w:t>
      </w:r>
      <w:r w:rsidRPr="006D23F4">
        <w:rPr>
          <w:rFonts w:ascii="Times New Roman" w:hAnsi="Times New Roman"/>
          <w:noProof/>
          <w:sz w:val="20"/>
          <w:szCs w:val="20"/>
        </w:rPr>
        <w:t xml:space="preserve"> (2010), 124-130. PubMed ID: 20190053.</w:t>
      </w:r>
    </w:p>
    <w:p w14:paraId="3FEBC5EF"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29]</w:t>
      </w:r>
      <w:r w:rsidRPr="006D23F4">
        <w:rPr>
          <w:rFonts w:ascii="Times New Roman" w:hAnsi="Times New Roman"/>
          <w:noProof/>
          <w:sz w:val="20"/>
          <w:szCs w:val="20"/>
        </w:rPr>
        <w:tab/>
        <w:t xml:space="preserve">Occhiolino - Laboratory Information Management System for Healthcare and Biomedicine, in. </w:t>
      </w:r>
    </w:p>
    <w:p w14:paraId="68B89957"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30]</w:t>
      </w:r>
      <w:r w:rsidRPr="006D23F4">
        <w:rPr>
          <w:rFonts w:ascii="Times New Roman" w:hAnsi="Times New Roman"/>
          <w:noProof/>
          <w:sz w:val="20"/>
          <w:szCs w:val="20"/>
        </w:rPr>
        <w:tab/>
        <w:t xml:space="preserve">L.D. McIntosh, M.K. Sharma, D. Mulvihill, S. Gupta, A. Juehne, B. George, S.B. Khot, A. Kaushal, M.A. Watson, and R. Nagarajan, caTissue Suite to OpenSpecimen: Developing an extensible, open source, web-based biobanking management system, </w:t>
      </w:r>
      <w:r w:rsidRPr="006D23F4">
        <w:rPr>
          <w:rFonts w:ascii="Times New Roman" w:hAnsi="Times New Roman"/>
          <w:i/>
          <w:noProof/>
          <w:sz w:val="20"/>
          <w:szCs w:val="20"/>
        </w:rPr>
        <w:t>J Biomed Inform</w:t>
      </w:r>
      <w:r w:rsidRPr="006D23F4">
        <w:rPr>
          <w:rFonts w:ascii="Times New Roman" w:hAnsi="Times New Roman"/>
          <w:noProof/>
          <w:sz w:val="20"/>
          <w:szCs w:val="20"/>
        </w:rPr>
        <w:t xml:space="preserve"> </w:t>
      </w:r>
      <w:r w:rsidRPr="006D23F4">
        <w:rPr>
          <w:rFonts w:ascii="Times New Roman" w:hAnsi="Times New Roman"/>
          <w:b/>
          <w:noProof/>
          <w:sz w:val="20"/>
          <w:szCs w:val="20"/>
        </w:rPr>
        <w:t>57</w:t>
      </w:r>
      <w:r w:rsidRPr="006D23F4">
        <w:rPr>
          <w:rFonts w:ascii="Times New Roman" w:hAnsi="Times New Roman"/>
          <w:noProof/>
          <w:sz w:val="20"/>
          <w:szCs w:val="20"/>
        </w:rPr>
        <w:t xml:space="preserve"> (2015), 456-464. PubMed ID: 26325296.</w:t>
      </w:r>
    </w:p>
    <w:p w14:paraId="587ADD44"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31]</w:t>
      </w:r>
      <w:r w:rsidRPr="006D23F4">
        <w:rPr>
          <w:rFonts w:ascii="Times New Roman" w:hAnsi="Times New Roman"/>
          <w:noProof/>
          <w:sz w:val="20"/>
          <w:szCs w:val="20"/>
        </w:rPr>
        <w:tab/>
        <w:t xml:space="preserve">S. Jodogne, The Orthanc Ecosystem for Medical Imaging, </w:t>
      </w:r>
      <w:r w:rsidRPr="006D23F4">
        <w:rPr>
          <w:rFonts w:ascii="Times New Roman" w:hAnsi="Times New Roman"/>
          <w:i/>
          <w:noProof/>
          <w:sz w:val="20"/>
          <w:szCs w:val="20"/>
        </w:rPr>
        <w:t>J Digit Imaging</w:t>
      </w:r>
      <w:r w:rsidRPr="006D23F4">
        <w:rPr>
          <w:rFonts w:ascii="Times New Roman" w:hAnsi="Times New Roman"/>
          <w:noProof/>
          <w:sz w:val="20"/>
          <w:szCs w:val="20"/>
        </w:rPr>
        <w:t xml:space="preserve"> </w:t>
      </w:r>
      <w:r w:rsidRPr="006D23F4">
        <w:rPr>
          <w:rFonts w:ascii="Times New Roman" w:hAnsi="Times New Roman"/>
          <w:b/>
          <w:noProof/>
          <w:sz w:val="20"/>
          <w:szCs w:val="20"/>
        </w:rPr>
        <w:t>31</w:t>
      </w:r>
      <w:r w:rsidRPr="006D23F4">
        <w:rPr>
          <w:rFonts w:ascii="Times New Roman" w:hAnsi="Times New Roman"/>
          <w:noProof/>
          <w:sz w:val="20"/>
          <w:szCs w:val="20"/>
        </w:rPr>
        <w:t xml:space="preserve"> (2018), 341-352. PubMed ID: 29725964.</w:t>
      </w:r>
    </w:p>
    <w:p w14:paraId="4585693B"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32]</w:t>
      </w:r>
      <w:r w:rsidRPr="006D23F4">
        <w:rPr>
          <w:rFonts w:ascii="Times New Roman" w:hAnsi="Times New Roman"/>
          <w:noProof/>
          <w:sz w:val="20"/>
          <w:szCs w:val="20"/>
        </w:rPr>
        <w:tab/>
        <w:t xml:space="preserve">P. Bankhead, M.B. Loughrey, J.A. Fernandez, Y. Dombrowski, D.G. McArt, P.D. Dunne, S. McQuaid, R.T. Gray, L.J. Murray, H.G. Coleman, J.A. James, M. Salto-Tellez, and P.W. Hamilton, QuPath: Open source software for digital pathology image analysis, </w:t>
      </w:r>
      <w:r w:rsidRPr="006D23F4">
        <w:rPr>
          <w:rFonts w:ascii="Times New Roman" w:hAnsi="Times New Roman"/>
          <w:i/>
          <w:noProof/>
          <w:sz w:val="20"/>
          <w:szCs w:val="20"/>
        </w:rPr>
        <w:t>Sci Rep</w:t>
      </w:r>
      <w:r w:rsidRPr="006D23F4">
        <w:rPr>
          <w:rFonts w:ascii="Times New Roman" w:hAnsi="Times New Roman"/>
          <w:noProof/>
          <w:sz w:val="20"/>
          <w:szCs w:val="20"/>
        </w:rPr>
        <w:t xml:space="preserve"> </w:t>
      </w:r>
      <w:r w:rsidRPr="006D23F4">
        <w:rPr>
          <w:rFonts w:ascii="Times New Roman" w:hAnsi="Times New Roman"/>
          <w:b/>
          <w:noProof/>
          <w:sz w:val="20"/>
          <w:szCs w:val="20"/>
        </w:rPr>
        <w:t>7</w:t>
      </w:r>
      <w:r w:rsidRPr="006D23F4">
        <w:rPr>
          <w:rFonts w:ascii="Times New Roman" w:hAnsi="Times New Roman"/>
          <w:noProof/>
          <w:sz w:val="20"/>
          <w:szCs w:val="20"/>
        </w:rPr>
        <w:t xml:space="preserve"> (2017), 16878. PubMed ID: 29203879.</w:t>
      </w:r>
    </w:p>
    <w:p w14:paraId="1282FEC8"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33]</w:t>
      </w:r>
      <w:r w:rsidRPr="006D23F4">
        <w:rPr>
          <w:rFonts w:ascii="Times New Roman" w:hAnsi="Times New Roman"/>
          <w:noProof/>
          <w:sz w:val="20"/>
          <w:szCs w:val="20"/>
        </w:rPr>
        <w:tab/>
        <w:t xml:space="preserve">P.A. Harris, R. Taylor, R. Thielke, J. Payne, N. Gonzalez, and J.G. Conde, Research electronic data capture (REDCap)--a metadata-driven methodology and workflow process for providing translational research informatics support, </w:t>
      </w:r>
      <w:r w:rsidRPr="006D23F4">
        <w:rPr>
          <w:rFonts w:ascii="Times New Roman" w:hAnsi="Times New Roman"/>
          <w:i/>
          <w:noProof/>
          <w:sz w:val="20"/>
          <w:szCs w:val="20"/>
        </w:rPr>
        <w:t>J Biomed Inform</w:t>
      </w:r>
      <w:r w:rsidRPr="006D23F4">
        <w:rPr>
          <w:rFonts w:ascii="Times New Roman" w:hAnsi="Times New Roman"/>
          <w:noProof/>
          <w:sz w:val="20"/>
          <w:szCs w:val="20"/>
        </w:rPr>
        <w:t xml:space="preserve"> </w:t>
      </w:r>
      <w:r w:rsidRPr="006D23F4">
        <w:rPr>
          <w:rFonts w:ascii="Times New Roman" w:hAnsi="Times New Roman"/>
          <w:b/>
          <w:noProof/>
          <w:sz w:val="20"/>
          <w:szCs w:val="20"/>
        </w:rPr>
        <w:t>42</w:t>
      </w:r>
      <w:r w:rsidRPr="006D23F4">
        <w:rPr>
          <w:rFonts w:ascii="Times New Roman" w:hAnsi="Times New Roman"/>
          <w:noProof/>
          <w:sz w:val="20"/>
          <w:szCs w:val="20"/>
        </w:rPr>
        <w:t xml:space="preserve"> (2009), 377-381. PubMed ID: 18929686.</w:t>
      </w:r>
    </w:p>
    <w:p w14:paraId="10BEA56A"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34]</w:t>
      </w:r>
      <w:r w:rsidRPr="006D23F4">
        <w:rPr>
          <w:rFonts w:ascii="Times New Roman" w:hAnsi="Times New Roman"/>
          <w:noProof/>
          <w:sz w:val="20"/>
          <w:szCs w:val="20"/>
        </w:rPr>
        <w:tab/>
        <w:t xml:space="preserve">SlideAtlas - Whole Slide Image Viewer, in. </w:t>
      </w:r>
    </w:p>
    <w:p w14:paraId="2578BB3B"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35]</w:t>
      </w:r>
      <w:r w:rsidRPr="006D23F4">
        <w:rPr>
          <w:rFonts w:ascii="Times New Roman" w:hAnsi="Times New Roman"/>
          <w:noProof/>
          <w:sz w:val="20"/>
          <w:szCs w:val="20"/>
        </w:rPr>
        <w:tab/>
        <w:t xml:space="preserve">J. Perkel, Democratic databases: science on GitHub, </w:t>
      </w:r>
      <w:r w:rsidRPr="006D23F4">
        <w:rPr>
          <w:rFonts w:ascii="Times New Roman" w:hAnsi="Times New Roman"/>
          <w:i/>
          <w:noProof/>
          <w:sz w:val="20"/>
          <w:szCs w:val="20"/>
        </w:rPr>
        <w:t>Nature</w:t>
      </w:r>
      <w:r w:rsidRPr="006D23F4">
        <w:rPr>
          <w:rFonts w:ascii="Times New Roman" w:hAnsi="Times New Roman"/>
          <w:noProof/>
          <w:sz w:val="20"/>
          <w:szCs w:val="20"/>
        </w:rPr>
        <w:t xml:space="preserve"> </w:t>
      </w:r>
      <w:r w:rsidRPr="006D23F4">
        <w:rPr>
          <w:rFonts w:ascii="Times New Roman" w:hAnsi="Times New Roman"/>
          <w:b/>
          <w:noProof/>
          <w:sz w:val="20"/>
          <w:szCs w:val="20"/>
        </w:rPr>
        <w:t>538</w:t>
      </w:r>
      <w:r w:rsidRPr="006D23F4">
        <w:rPr>
          <w:rFonts w:ascii="Times New Roman" w:hAnsi="Times New Roman"/>
          <w:noProof/>
          <w:sz w:val="20"/>
          <w:szCs w:val="20"/>
        </w:rPr>
        <w:t xml:space="preserve"> (2016), 127-128. PubMed ID: 27708327.</w:t>
      </w:r>
    </w:p>
    <w:p w14:paraId="381388E9"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36]</w:t>
      </w:r>
      <w:r w:rsidRPr="006D23F4">
        <w:rPr>
          <w:rFonts w:ascii="Times New Roman" w:hAnsi="Times New Roman"/>
          <w:noProof/>
          <w:sz w:val="20"/>
          <w:szCs w:val="20"/>
        </w:rPr>
        <w:tab/>
        <w:t xml:space="preserve">SourceForge - The Complete Open-Source and Business Software Platform, in. </w:t>
      </w:r>
    </w:p>
    <w:p w14:paraId="7D580254"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37]</w:t>
      </w:r>
      <w:r w:rsidRPr="006D23F4">
        <w:rPr>
          <w:rFonts w:ascii="Times New Roman" w:hAnsi="Times New Roman"/>
          <w:noProof/>
          <w:sz w:val="20"/>
          <w:szCs w:val="20"/>
        </w:rPr>
        <w:tab/>
        <w:t xml:space="preserve">J. Singh, FigShare, </w:t>
      </w:r>
      <w:r w:rsidRPr="006D23F4">
        <w:rPr>
          <w:rFonts w:ascii="Times New Roman" w:hAnsi="Times New Roman"/>
          <w:i/>
          <w:noProof/>
          <w:sz w:val="20"/>
          <w:szCs w:val="20"/>
        </w:rPr>
        <w:t>J Pharmacol Pharmacother</w:t>
      </w:r>
      <w:r w:rsidRPr="006D23F4">
        <w:rPr>
          <w:rFonts w:ascii="Times New Roman" w:hAnsi="Times New Roman"/>
          <w:noProof/>
          <w:sz w:val="20"/>
          <w:szCs w:val="20"/>
        </w:rPr>
        <w:t xml:space="preserve"> </w:t>
      </w:r>
      <w:r w:rsidRPr="006D23F4">
        <w:rPr>
          <w:rFonts w:ascii="Times New Roman" w:hAnsi="Times New Roman"/>
          <w:b/>
          <w:noProof/>
          <w:sz w:val="20"/>
          <w:szCs w:val="20"/>
        </w:rPr>
        <w:t>2</w:t>
      </w:r>
      <w:r w:rsidRPr="006D23F4">
        <w:rPr>
          <w:rFonts w:ascii="Times New Roman" w:hAnsi="Times New Roman"/>
          <w:noProof/>
          <w:sz w:val="20"/>
          <w:szCs w:val="20"/>
        </w:rPr>
        <w:t xml:space="preserve"> (2011), 138-139. PubMed ID: 21772785.</w:t>
      </w:r>
    </w:p>
    <w:p w14:paraId="3DB90A0A"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38]</w:t>
      </w:r>
      <w:r w:rsidRPr="006D23F4">
        <w:rPr>
          <w:rFonts w:ascii="Times New Roman" w:hAnsi="Times New Roman"/>
          <w:noProof/>
          <w:sz w:val="20"/>
          <w:szCs w:val="20"/>
        </w:rPr>
        <w:tab/>
        <w:t xml:space="preserve">Zenodo - Research. Shared., in. </w:t>
      </w:r>
    </w:p>
    <w:p w14:paraId="54B51E59"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39]</w:t>
      </w:r>
      <w:r w:rsidRPr="006D23F4">
        <w:rPr>
          <w:rFonts w:ascii="Times New Roman" w:hAnsi="Times New Roman"/>
          <w:noProof/>
          <w:sz w:val="20"/>
          <w:szCs w:val="20"/>
        </w:rPr>
        <w:tab/>
        <w:t xml:space="preserve">P.C. Griffin, J. Khadake, K.S. LeMay, S.E. Lewis, S. Orchard, A. Pask, B. Pope, U. Roessner, K. Russell, T. Seemann, A. Treloar, S. Tyagi, J.H. Christiansen, S. Dayalan, S. Gladman, S.B. Hangartner, H.L. Hayden, W.W.H. Ho, G. Keeble-Gagnere, P.K. Korhonen, P. Neish, P.R. Prestes, M.F. Richardson, N.S. Watson-Haigh, K.L. Wyres, N.D. Young, and M.V. Schneider, Best practice data life cycle approaches for the life sciences, </w:t>
      </w:r>
      <w:r w:rsidRPr="006D23F4">
        <w:rPr>
          <w:rFonts w:ascii="Times New Roman" w:hAnsi="Times New Roman"/>
          <w:i/>
          <w:noProof/>
          <w:sz w:val="20"/>
          <w:szCs w:val="20"/>
        </w:rPr>
        <w:t>F1000Res</w:t>
      </w:r>
      <w:r w:rsidRPr="006D23F4">
        <w:rPr>
          <w:rFonts w:ascii="Times New Roman" w:hAnsi="Times New Roman"/>
          <w:noProof/>
          <w:sz w:val="20"/>
          <w:szCs w:val="20"/>
        </w:rPr>
        <w:t xml:space="preserve"> </w:t>
      </w:r>
      <w:r w:rsidRPr="006D23F4">
        <w:rPr>
          <w:rFonts w:ascii="Times New Roman" w:hAnsi="Times New Roman"/>
          <w:b/>
          <w:noProof/>
          <w:sz w:val="20"/>
          <w:szCs w:val="20"/>
        </w:rPr>
        <w:t>6</w:t>
      </w:r>
      <w:r w:rsidRPr="006D23F4">
        <w:rPr>
          <w:rFonts w:ascii="Times New Roman" w:hAnsi="Times New Roman"/>
          <w:noProof/>
          <w:sz w:val="20"/>
          <w:szCs w:val="20"/>
        </w:rPr>
        <w:t xml:space="preserve"> (2017), 1618. PubMed ID: 30109017.</w:t>
      </w:r>
    </w:p>
    <w:p w14:paraId="036148B8"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40]</w:t>
      </w:r>
      <w:r w:rsidRPr="006D23F4">
        <w:rPr>
          <w:rFonts w:ascii="Times New Roman" w:hAnsi="Times New Roman"/>
          <w:noProof/>
          <w:sz w:val="20"/>
          <w:szCs w:val="20"/>
        </w:rPr>
        <w:tab/>
        <w:t xml:space="preserve">P.H. Russell, R.L. Johnson, S. Ananthan, B. Harnke, and N.E. Carlson, A large-scale analysis of bioinformatics code on GitHub, </w:t>
      </w:r>
      <w:r w:rsidRPr="006D23F4">
        <w:rPr>
          <w:rFonts w:ascii="Times New Roman" w:hAnsi="Times New Roman"/>
          <w:i/>
          <w:noProof/>
          <w:sz w:val="20"/>
          <w:szCs w:val="20"/>
        </w:rPr>
        <w:t>PLoS One</w:t>
      </w:r>
      <w:r w:rsidRPr="006D23F4">
        <w:rPr>
          <w:rFonts w:ascii="Times New Roman" w:hAnsi="Times New Roman"/>
          <w:noProof/>
          <w:sz w:val="20"/>
          <w:szCs w:val="20"/>
        </w:rPr>
        <w:t xml:space="preserve"> </w:t>
      </w:r>
      <w:r w:rsidRPr="006D23F4">
        <w:rPr>
          <w:rFonts w:ascii="Times New Roman" w:hAnsi="Times New Roman"/>
          <w:b/>
          <w:noProof/>
          <w:sz w:val="20"/>
          <w:szCs w:val="20"/>
        </w:rPr>
        <w:t>13</w:t>
      </w:r>
      <w:r w:rsidRPr="006D23F4">
        <w:rPr>
          <w:rFonts w:ascii="Times New Roman" w:hAnsi="Times New Roman"/>
          <w:noProof/>
          <w:sz w:val="20"/>
          <w:szCs w:val="20"/>
        </w:rPr>
        <w:t xml:space="preserve"> (2018), e0205898. PubMed ID: 30379882.</w:t>
      </w:r>
    </w:p>
    <w:p w14:paraId="62F7288D"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41]</w:t>
      </w:r>
      <w:r w:rsidRPr="006D23F4">
        <w:rPr>
          <w:rFonts w:ascii="Times New Roman" w:hAnsi="Times New Roman"/>
          <w:noProof/>
          <w:sz w:val="20"/>
          <w:szCs w:val="20"/>
        </w:rPr>
        <w:tab/>
        <w:t xml:space="preserve">M.D. Wilkinson, M. Dumontier, I.J. Aalbersberg, G. Appleton, M. Axton, A. Baak, N. Blomberg, J.W. Boiten, L.B. da Silva Santos, P.E. Bourne, J. Bouwman, A.J. Brookes, T. Clark, M. Crosas, I. Dillo, O. Dumon, S. Edmunds, C.T. Evelo, R. Finkers, A. Gonzalez-Beltran, A.J. Gray, P. Groth, C. Goble, J.S. Grethe, J. Heringa, P.A. t Hoen, R. Hooft, T. Kuhn, R. Kok, J. Kok, S.J. Lusher, M.E. Martone, A. Mons, A.L. Packer, B. Persson, P. Rocca-Serra, M. Roos, R. van Schaik, S.A. Sansone, E. Schultes, T. Sengstag, T. Slater, G. Strawn, M.A. Swertz, M. Thompson, J. van der Lei, E. van Mulligen, J. Velterop, A. Waagmeester, P. Wittenburg, K. Wolstencroft, J. Zhao, and B. Mons, The </w:t>
      </w:r>
      <w:r w:rsidRPr="006D23F4">
        <w:rPr>
          <w:rFonts w:ascii="Times New Roman" w:hAnsi="Times New Roman"/>
          <w:noProof/>
          <w:sz w:val="20"/>
          <w:szCs w:val="20"/>
        </w:rPr>
        <w:lastRenderedPageBreak/>
        <w:t xml:space="preserve">FAIR Guiding Principles for scientific data management and stewardship, </w:t>
      </w:r>
      <w:r w:rsidRPr="006D23F4">
        <w:rPr>
          <w:rFonts w:ascii="Times New Roman" w:hAnsi="Times New Roman"/>
          <w:i/>
          <w:noProof/>
          <w:sz w:val="20"/>
          <w:szCs w:val="20"/>
        </w:rPr>
        <w:t>Sci Data</w:t>
      </w:r>
      <w:r w:rsidRPr="006D23F4">
        <w:rPr>
          <w:rFonts w:ascii="Times New Roman" w:hAnsi="Times New Roman"/>
          <w:noProof/>
          <w:sz w:val="20"/>
          <w:szCs w:val="20"/>
        </w:rPr>
        <w:t xml:space="preserve"> </w:t>
      </w:r>
      <w:r w:rsidRPr="006D23F4">
        <w:rPr>
          <w:rFonts w:ascii="Times New Roman" w:hAnsi="Times New Roman"/>
          <w:b/>
          <w:noProof/>
          <w:sz w:val="20"/>
          <w:szCs w:val="20"/>
        </w:rPr>
        <w:t>3</w:t>
      </w:r>
      <w:r w:rsidRPr="006D23F4">
        <w:rPr>
          <w:rFonts w:ascii="Times New Roman" w:hAnsi="Times New Roman"/>
          <w:noProof/>
          <w:sz w:val="20"/>
          <w:szCs w:val="20"/>
        </w:rPr>
        <w:t xml:space="preserve"> (2016), 160018. PubMed ID: 26978244.</w:t>
      </w:r>
    </w:p>
    <w:p w14:paraId="19B5995D"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42]</w:t>
      </w:r>
      <w:r w:rsidRPr="006D23F4">
        <w:rPr>
          <w:rFonts w:ascii="Times New Roman" w:hAnsi="Times New Roman"/>
          <w:noProof/>
          <w:sz w:val="20"/>
          <w:szCs w:val="20"/>
        </w:rPr>
        <w:tab/>
        <w:t xml:space="preserve">B. McKinney, P.A. Meyer, M. Crosas, and P. Sliz, Extension of research data repository system to support direct compute access to biomedical datasets: enhancing Dataverse to support large datasets, </w:t>
      </w:r>
      <w:r w:rsidRPr="006D23F4">
        <w:rPr>
          <w:rFonts w:ascii="Times New Roman" w:hAnsi="Times New Roman"/>
          <w:i/>
          <w:noProof/>
          <w:sz w:val="20"/>
          <w:szCs w:val="20"/>
        </w:rPr>
        <w:t>Ann N Y Acad Sci</w:t>
      </w:r>
      <w:r w:rsidRPr="006D23F4">
        <w:rPr>
          <w:rFonts w:ascii="Times New Roman" w:hAnsi="Times New Roman"/>
          <w:noProof/>
          <w:sz w:val="20"/>
          <w:szCs w:val="20"/>
        </w:rPr>
        <w:t xml:space="preserve"> </w:t>
      </w:r>
      <w:r w:rsidRPr="006D23F4">
        <w:rPr>
          <w:rFonts w:ascii="Times New Roman" w:hAnsi="Times New Roman"/>
          <w:b/>
          <w:noProof/>
          <w:sz w:val="20"/>
          <w:szCs w:val="20"/>
        </w:rPr>
        <w:t>1387</w:t>
      </w:r>
      <w:r w:rsidRPr="006D23F4">
        <w:rPr>
          <w:rFonts w:ascii="Times New Roman" w:hAnsi="Times New Roman"/>
          <w:noProof/>
          <w:sz w:val="20"/>
          <w:szCs w:val="20"/>
        </w:rPr>
        <w:t xml:space="preserve"> (2017), 95-104. PubMed ID: 27862010.</w:t>
      </w:r>
    </w:p>
    <w:p w14:paraId="60DBBC0D"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43]</w:t>
      </w:r>
      <w:r w:rsidRPr="006D23F4">
        <w:rPr>
          <w:rFonts w:ascii="Times New Roman" w:hAnsi="Times New Roman"/>
          <w:noProof/>
          <w:sz w:val="20"/>
          <w:szCs w:val="20"/>
        </w:rPr>
        <w:tab/>
        <w:t xml:space="preserve">H.C. White, S. Carrier, A. Thompson, J. Greenberg, and R. Scherle, The Dryad data repository: a Singapore framework metadata architecture in a DSpace environment, </w:t>
      </w:r>
      <w:r w:rsidRPr="006D23F4">
        <w:rPr>
          <w:rFonts w:ascii="Times New Roman" w:hAnsi="Times New Roman"/>
          <w:i/>
          <w:noProof/>
          <w:sz w:val="20"/>
          <w:szCs w:val="20"/>
        </w:rPr>
        <w:t>DCMI '08 Proceedings of the 2008 International Conference on Dublin Core and Metadata Applications</w:t>
      </w:r>
      <w:r w:rsidRPr="006D23F4">
        <w:rPr>
          <w:rFonts w:ascii="Times New Roman" w:hAnsi="Times New Roman"/>
          <w:noProof/>
          <w:sz w:val="20"/>
          <w:szCs w:val="20"/>
        </w:rPr>
        <w:t xml:space="preserve"> (2008), 157-162.</w:t>
      </w:r>
    </w:p>
    <w:p w14:paraId="135C32B6"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44]</w:t>
      </w:r>
      <w:r w:rsidRPr="006D23F4">
        <w:rPr>
          <w:rFonts w:ascii="Times New Roman" w:hAnsi="Times New Roman"/>
          <w:noProof/>
          <w:sz w:val="20"/>
          <w:szCs w:val="20"/>
        </w:rPr>
        <w:tab/>
        <w:t xml:space="preserve">T. Hulsen, An overview of publicly available patient-centered prostate cancer datasets, </w:t>
      </w:r>
      <w:r w:rsidRPr="006D23F4">
        <w:rPr>
          <w:rFonts w:ascii="Times New Roman" w:hAnsi="Times New Roman"/>
          <w:i/>
          <w:noProof/>
          <w:sz w:val="20"/>
          <w:szCs w:val="20"/>
        </w:rPr>
        <w:t>Transl Androl Urol</w:t>
      </w:r>
      <w:r w:rsidRPr="006D23F4">
        <w:rPr>
          <w:rFonts w:ascii="Times New Roman" w:hAnsi="Times New Roman"/>
          <w:noProof/>
          <w:sz w:val="20"/>
          <w:szCs w:val="20"/>
        </w:rPr>
        <w:t xml:space="preserve"> (2019).</w:t>
      </w:r>
    </w:p>
    <w:p w14:paraId="44B411FF" w14:textId="77777777" w:rsidR="00590D5F" w:rsidRPr="006D23F4" w:rsidRDefault="00590D5F" w:rsidP="00590D5F">
      <w:pPr>
        <w:pStyle w:val="EndNoteBibliography"/>
        <w:ind w:firstLine="0"/>
        <w:rPr>
          <w:rFonts w:ascii="Times New Roman" w:hAnsi="Times New Roman"/>
          <w:noProof/>
          <w:sz w:val="20"/>
          <w:szCs w:val="20"/>
        </w:rPr>
      </w:pPr>
      <w:r w:rsidRPr="006D23F4">
        <w:rPr>
          <w:rFonts w:ascii="Times New Roman" w:hAnsi="Times New Roman"/>
          <w:noProof/>
          <w:sz w:val="20"/>
          <w:szCs w:val="20"/>
        </w:rPr>
        <w:t>[45]</w:t>
      </w:r>
      <w:r w:rsidRPr="006D23F4">
        <w:rPr>
          <w:rFonts w:ascii="Times New Roman" w:hAnsi="Times New Roman"/>
          <w:noProof/>
          <w:sz w:val="20"/>
          <w:szCs w:val="20"/>
        </w:rPr>
        <w:tab/>
        <w:t xml:space="preserve">Y.L. Yip, Unlocking the potential of electronic health records for translational research. Findings from the section on bioinformatics and translational informatics, </w:t>
      </w:r>
      <w:r w:rsidRPr="006D23F4">
        <w:rPr>
          <w:rFonts w:ascii="Times New Roman" w:hAnsi="Times New Roman"/>
          <w:i/>
          <w:noProof/>
          <w:sz w:val="20"/>
          <w:szCs w:val="20"/>
        </w:rPr>
        <w:t>Yearb Med Inform</w:t>
      </w:r>
      <w:r w:rsidRPr="006D23F4">
        <w:rPr>
          <w:rFonts w:ascii="Times New Roman" w:hAnsi="Times New Roman"/>
          <w:noProof/>
          <w:sz w:val="20"/>
          <w:szCs w:val="20"/>
        </w:rPr>
        <w:t xml:space="preserve"> </w:t>
      </w:r>
      <w:r w:rsidRPr="006D23F4">
        <w:rPr>
          <w:rFonts w:ascii="Times New Roman" w:hAnsi="Times New Roman"/>
          <w:b/>
          <w:noProof/>
          <w:sz w:val="20"/>
          <w:szCs w:val="20"/>
        </w:rPr>
        <w:t>7</w:t>
      </w:r>
      <w:r w:rsidRPr="006D23F4">
        <w:rPr>
          <w:rFonts w:ascii="Times New Roman" w:hAnsi="Times New Roman"/>
          <w:noProof/>
          <w:sz w:val="20"/>
          <w:szCs w:val="20"/>
        </w:rPr>
        <w:t xml:space="preserve"> (2012), 135-138. PubMed ID: 22890355.</w:t>
      </w:r>
    </w:p>
    <w:p w14:paraId="204C23A5" w14:textId="1FF86B9D" w:rsidR="00056BCE" w:rsidRPr="00C10FA8" w:rsidRDefault="00A52216" w:rsidP="001F646C">
      <w:pPr>
        <w:rPr>
          <w:rFonts w:ascii="Arial" w:hAnsi="Arial" w:cs="Arial"/>
          <w:b/>
          <w:sz w:val="22"/>
          <w:szCs w:val="22"/>
        </w:rPr>
      </w:pPr>
      <w:r w:rsidRPr="006D23F4">
        <w:rPr>
          <w:b/>
          <w:szCs w:val="20"/>
        </w:rPr>
        <w:fldChar w:fldCharType="end"/>
      </w:r>
    </w:p>
    <w:sectPr w:rsidR="00056BCE" w:rsidRPr="00C10FA8" w:rsidSect="00D97D48">
      <w:pgSz w:w="11900" w:h="16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EFAC0D" w16cid:durableId="1EF22DD3"/>
  <w16cid:commentId w16cid:paraId="38F596DC" w16cid:durableId="1EF4376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Lucida Grande">
    <w:altName w:val="Arial"/>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1" w15:restartNumberingAfterBreak="0">
    <w:nsid w:val="38E202BF"/>
    <w:multiLevelType w:val="hybridMultilevel"/>
    <w:tmpl w:val="120212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3"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outline w:val="0"/>
        <w:shadow w:val="0"/>
        <w:spacing w:val="0"/>
        <w:kern w:val="28"/>
        <w:position w:val="0"/>
        <w:sz w:val="20"/>
        <w:u w:val="none"/>
        <w:vertAlign w:val="baseline"/>
        <w:em w:val="no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4"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5"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6" w15:restartNumberingAfterBreak="0">
    <w:nsid w:val="689A1E68"/>
    <w:multiLevelType w:val="hybridMultilevel"/>
    <w:tmpl w:val="7C787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outline w:val="0"/>
        <w:shadow w:val="0"/>
        <w:spacing w:val="0"/>
        <w:kern w:val="28"/>
        <w:position w:val="0"/>
        <w:sz w:val="20"/>
        <w:u w:val="none"/>
        <w:vertAlign w:val="baseline"/>
        <w:em w:val="no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8" w15:restartNumberingAfterBreak="0">
    <w:nsid w:val="74F23336"/>
    <w:multiLevelType w:val="hybridMultilevel"/>
    <w:tmpl w:val="4730574A"/>
    <w:lvl w:ilvl="0" w:tplc="35BCB63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4"/>
  </w:num>
  <w:num w:numId="4">
    <w:abstractNumId w:val="3"/>
  </w:num>
  <w:num w:numId="5">
    <w:abstractNumId w:val="0"/>
  </w:num>
  <w:num w:numId="6">
    <w:abstractNumId w:val="7"/>
  </w:num>
  <w:num w:numId="7">
    <w:abstractNumId w:val="2"/>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linkStyl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S Pres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5tz00d40tew7e0af9xvrwj5fa25rpw2v95&quot;&gt;TenCommandments&lt;record-ids&gt;&lt;item&gt;8&lt;/item&gt;&lt;item&gt;20&lt;/item&gt;&lt;item&gt;21&lt;/item&gt;&lt;item&gt;68&lt;/item&gt;&lt;item&gt;76&lt;/item&gt;&lt;item&gt;77&lt;/item&gt;&lt;item&gt;78&lt;/item&gt;&lt;item&gt;79&lt;/item&gt;&lt;item&gt;80&lt;/item&gt;&lt;item&gt;81&lt;/item&gt;&lt;item&gt;82&lt;/item&gt;&lt;item&gt;83&lt;/item&gt;&lt;item&gt;84&lt;/item&gt;&lt;item&gt;85&lt;/item&gt;&lt;item&gt;86&lt;/item&gt;&lt;item&gt;87&lt;/item&gt;&lt;item&gt;88&lt;/item&gt;&lt;item&gt;89&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record-ids&gt;&lt;/item&gt;&lt;/Libraries&gt;"/>
  </w:docVars>
  <w:rsids>
    <w:rsidRoot w:val="000E4DB4"/>
    <w:rsid w:val="000261F7"/>
    <w:rsid w:val="00030B41"/>
    <w:rsid w:val="00034693"/>
    <w:rsid w:val="00034FAF"/>
    <w:rsid w:val="00035AB6"/>
    <w:rsid w:val="00036B63"/>
    <w:rsid w:val="00040396"/>
    <w:rsid w:val="00046351"/>
    <w:rsid w:val="0004735C"/>
    <w:rsid w:val="00051986"/>
    <w:rsid w:val="00056BCE"/>
    <w:rsid w:val="00056F40"/>
    <w:rsid w:val="00061018"/>
    <w:rsid w:val="0006297E"/>
    <w:rsid w:val="00064C2D"/>
    <w:rsid w:val="00065AD3"/>
    <w:rsid w:val="000D0458"/>
    <w:rsid w:val="000D3209"/>
    <w:rsid w:val="000D33AA"/>
    <w:rsid w:val="000E4DB4"/>
    <w:rsid w:val="000E69F5"/>
    <w:rsid w:val="000F0049"/>
    <w:rsid w:val="000F0647"/>
    <w:rsid w:val="000F11A9"/>
    <w:rsid w:val="00104B96"/>
    <w:rsid w:val="00107F42"/>
    <w:rsid w:val="0012453A"/>
    <w:rsid w:val="00133AC9"/>
    <w:rsid w:val="00142D01"/>
    <w:rsid w:val="0014341F"/>
    <w:rsid w:val="001503EE"/>
    <w:rsid w:val="00151464"/>
    <w:rsid w:val="00154B38"/>
    <w:rsid w:val="00155166"/>
    <w:rsid w:val="001762AE"/>
    <w:rsid w:val="0017633D"/>
    <w:rsid w:val="00177DD6"/>
    <w:rsid w:val="00186D79"/>
    <w:rsid w:val="00194372"/>
    <w:rsid w:val="0019769E"/>
    <w:rsid w:val="00197B4E"/>
    <w:rsid w:val="001A1F7A"/>
    <w:rsid w:val="001A30CD"/>
    <w:rsid w:val="001B0D3C"/>
    <w:rsid w:val="001B1DC3"/>
    <w:rsid w:val="001B7F17"/>
    <w:rsid w:val="001C19B1"/>
    <w:rsid w:val="001D3186"/>
    <w:rsid w:val="001E5308"/>
    <w:rsid w:val="001E6E12"/>
    <w:rsid w:val="001F273E"/>
    <w:rsid w:val="001F5518"/>
    <w:rsid w:val="001F646C"/>
    <w:rsid w:val="001F6BCD"/>
    <w:rsid w:val="00227065"/>
    <w:rsid w:val="002308F8"/>
    <w:rsid w:val="00231C8B"/>
    <w:rsid w:val="0023350D"/>
    <w:rsid w:val="00234003"/>
    <w:rsid w:val="00237CDD"/>
    <w:rsid w:val="0024353C"/>
    <w:rsid w:val="00265B2F"/>
    <w:rsid w:val="00266B55"/>
    <w:rsid w:val="002779AF"/>
    <w:rsid w:val="00281249"/>
    <w:rsid w:val="00281991"/>
    <w:rsid w:val="00283D6D"/>
    <w:rsid w:val="002864CB"/>
    <w:rsid w:val="0028724D"/>
    <w:rsid w:val="0029477E"/>
    <w:rsid w:val="00296682"/>
    <w:rsid w:val="00297195"/>
    <w:rsid w:val="002B3DEB"/>
    <w:rsid w:val="002E1EC7"/>
    <w:rsid w:val="002F3A1B"/>
    <w:rsid w:val="002F5C1B"/>
    <w:rsid w:val="003029F0"/>
    <w:rsid w:val="00304258"/>
    <w:rsid w:val="00310F3B"/>
    <w:rsid w:val="00326220"/>
    <w:rsid w:val="00326EC2"/>
    <w:rsid w:val="003328AF"/>
    <w:rsid w:val="00336395"/>
    <w:rsid w:val="00347384"/>
    <w:rsid w:val="00347B32"/>
    <w:rsid w:val="003543B3"/>
    <w:rsid w:val="0036015F"/>
    <w:rsid w:val="00376D1C"/>
    <w:rsid w:val="00377BEF"/>
    <w:rsid w:val="00387386"/>
    <w:rsid w:val="00390B83"/>
    <w:rsid w:val="003A5CC2"/>
    <w:rsid w:val="003D13BB"/>
    <w:rsid w:val="003D1A9A"/>
    <w:rsid w:val="003D7635"/>
    <w:rsid w:val="003E1884"/>
    <w:rsid w:val="003E5F3A"/>
    <w:rsid w:val="003F3DC6"/>
    <w:rsid w:val="003F60B2"/>
    <w:rsid w:val="003F7E97"/>
    <w:rsid w:val="00401FC4"/>
    <w:rsid w:val="00414D46"/>
    <w:rsid w:val="00421729"/>
    <w:rsid w:val="00424667"/>
    <w:rsid w:val="00425946"/>
    <w:rsid w:val="004268D5"/>
    <w:rsid w:val="004322FB"/>
    <w:rsid w:val="004331A4"/>
    <w:rsid w:val="004437E5"/>
    <w:rsid w:val="00444638"/>
    <w:rsid w:val="0044536D"/>
    <w:rsid w:val="0046531F"/>
    <w:rsid w:val="00467281"/>
    <w:rsid w:val="00470C92"/>
    <w:rsid w:val="00472C1F"/>
    <w:rsid w:val="00492F68"/>
    <w:rsid w:val="004A6C4A"/>
    <w:rsid w:val="004B1928"/>
    <w:rsid w:val="004B668B"/>
    <w:rsid w:val="004D07AE"/>
    <w:rsid w:val="004D2971"/>
    <w:rsid w:val="004D6739"/>
    <w:rsid w:val="004E1FAF"/>
    <w:rsid w:val="004E63E5"/>
    <w:rsid w:val="004E6440"/>
    <w:rsid w:val="004E7687"/>
    <w:rsid w:val="00500FD8"/>
    <w:rsid w:val="0050317F"/>
    <w:rsid w:val="00506A9C"/>
    <w:rsid w:val="00517CCB"/>
    <w:rsid w:val="00520B04"/>
    <w:rsid w:val="005305DF"/>
    <w:rsid w:val="00534231"/>
    <w:rsid w:val="00543438"/>
    <w:rsid w:val="00544471"/>
    <w:rsid w:val="00546943"/>
    <w:rsid w:val="0055007F"/>
    <w:rsid w:val="00550372"/>
    <w:rsid w:val="005544F9"/>
    <w:rsid w:val="0055512C"/>
    <w:rsid w:val="00557439"/>
    <w:rsid w:val="00570A0A"/>
    <w:rsid w:val="00571901"/>
    <w:rsid w:val="00584406"/>
    <w:rsid w:val="00590D35"/>
    <w:rsid w:val="00590D5F"/>
    <w:rsid w:val="005953E2"/>
    <w:rsid w:val="00597418"/>
    <w:rsid w:val="005976DC"/>
    <w:rsid w:val="005A65C6"/>
    <w:rsid w:val="005C5841"/>
    <w:rsid w:val="005D55F6"/>
    <w:rsid w:val="005D7F69"/>
    <w:rsid w:val="005E112F"/>
    <w:rsid w:val="005F4E0B"/>
    <w:rsid w:val="005F7230"/>
    <w:rsid w:val="006032D6"/>
    <w:rsid w:val="006076F9"/>
    <w:rsid w:val="00620927"/>
    <w:rsid w:val="00633BD6"/>
    <w:rsid w:val="00636011"/>
    <w:rsid w:val="006472F3"/>
    <w:rsid w:val="00655EE0"/>
    <w:rsid w:val="00657A82"/>
    <w:rsid w:val="00666A79"/>
    <w:rsid w:val="00676614"/>
    <w:rsid w:val="0068250F"/>
    <w:rsid w:val="00684D78"/>
    <w:rsid w:val="00686B9F"/>
    <w:rsid w:val="00692E27"/>
    <w:rsid w:val="00693EEC"/>
    <w:rsid w:val="00696942"/>
    <w:rsid w:val="006A1140"/>
    <w:rsid w:val="006D19C2"/>
    <w:rsid w:val="006D23F4"/>
    <w:rsid w:val="006D5D5B"/>
    <w:rsid w:val="006D79FC"/>
    <w:rsid w:val="006E0D5D"/>
    <w:rsid w:val="006E3B1D"/>
    <w:rsid w:val="006F3AC5"/>
    <w:rsid w:val="007072E0"/>
    <w:rsid w:val="00707FCE"/>
    <w:rsid w:val="00711130"/>
    <w:rsid w:val="007239AB"/>
    <w:rsid w:val="0074134E"/>
    <w:rsid w:val="007474A5"/>
    <w:rsid w:val="0075444C"/>
    <w:rsid w:val="00765858"/>
    <w:rsid w:val="00773B5D"/>
    <w:rsid w:val="007762CF"/>
    <w:rsid w:val="00780846"/>
    <w:rsid w:val="00782A9C"/>
    <w:rsid w:val="00782C72"/>
    <w:rsid w:val="00787430"/>
    <w:rsid w:val="007956A8"/>
    <w:rsid w:val="00796B49"/>
    <w:rsid w:val="007A199E"/>
    <w:rsid w:val="007A401B"/>
    <w:rsid w:val="007A4355"/>
    <w:rsid w:val="007B7F01"/>
    <w:rsid w:val="007C3DBC"/>
    <w:rsid w:val="007C4F9C"/>
    <w:rsid w:val="007C5FE9"/>
    <w:rsid w:val="007D3466"/>
    <w:rsid w:val="007D770D"/>
    <w:rsid w:val="007D7CE2"/>
    <w:rsid w:val="007F2597"/>
    <w:rsid w:val="007F63A4"/>
    <w:rsid w:val="00803FD0"/>
    <w:rsid w:val="00812EC2"/>
    <w:rsid w:val="00820D42"/>
    <w:rsid w:val="00824066"/>
    <w:rsid w:val="00824D16"/>
    <w:rsid w:val="00827DCF"/>
    <w:rsid w:val="00837BE7"/>
    <w:rsid w:val="00842616"/>
    <w:rsid w:val="0084586B"/>
    <w:rsid w:val="00846506"/>
    <w:rsid w:val="00847BA9"/>
    <w:rsid w:val="00856A10"/>
    <w:rsid w:val="008605B7"/>
    <w:rsid w:val="0087154A"/>
    <w:rsid w:val="00874CF2"/>
    <w:rsid w:val="00885A97"/>
    <w:rsid w:val="008A738D"/>
    <w:rsid w:val="008B02E1"/>
    <w:rsid w:val="008B128E"/>
    <w:rsid w:val="008C04AA"/>
    <w:rsid w:val="008C4228"/>
    <w:rsid w:val="008C5D04"/>
    <w:rsid w:val="008D2AED"/>
    <w:rsid w:val="008D7545"/>
    <w:rsid w:val="008E0E61"/>
    <w:rsid w:val="008F0606"/>
    <w:rsid w:val="008F06F8"/>
    <w:rsid w:val="008F108C"/>
    <w:rsid w:val="008F53B0"/>
    <w:rsid w:val="0091479D"/>
    <w:rsid w:val="009178B5"/>
    <w:rsid w:val="009307F4"/>
    <w:rsid w:val="00940DA8"/>
    <w:rsid w:val="00946912"/>
    <w:rsid w:val="00962035"/>
    <w:rsid w:val="00962740"/>
    <w:rsid w:val="00963A8F"/>
    <w:rsid w:val="009650E2"/>
    <w:rsid w:val="00965AF5"/>
    <w:rsid w:val="009679E9"/>
    <w:rsid w:val="00982FC5"/>
    <w:rsid w:val="00984AB3"/>
    <w:rsid w:val="0099153E"/>
    <w:rsid w:val="00992133"/>
    <w:rsid w:val="00995EC5"/>
    <w:rsid w:val="009B46A6"/>
    <w:rsid w:val="009B4A77"/>
    <w:rsid w:val="009B5814"/>
    <w:rsid w:val="009C23A4"/>
    <w:rsid w:val="009C5401"/>
    <w:rsid w:val="009D2ECA"/>
    <w:rsid w:val="009D336C"/>
    <w:rsid w:val="009D4951"/>
    <w:rsid w:val="00A03920"/>
    <w:rsid w:val="00A07EDC"/>
    <w:rsid w:val="00A128A7"/>
    <w:rsid w:val="00A336EA"/>
    <w:rsid w:val="00A3555C"/>
    <w:rsid w:val="00A4489C"/>
    <w:rsid w:val="00A52216"/>
    <w:rsid w:val="00A53F55"/>
    <w:rsid w:val="00A57A09"/>
    <w:rsid w:val="00A62513"/>
    <w:rsid w:val="00A63C81"/>
    <w:rsid w:val="00A70747"/>
    <w:rsid w:val="00A77981"/>
    <w:rsid w:val="00A779F9"/>
    <w:rsid w:val="00A82742"/>
    <w:rsid w:val="00A83D47"/>
    <w:rsid w:val="00A840AE"/>
    <w:rsid w:val="00AB43EC"/>
    <w:rsid w:val="00AB5DE2"/>
    <w:rsid w:val="00AC21B6"/>
    <w:rsid w:val="00AC50C6"/>
    <w:rsid w:val="00AD1051"/>
    <w:rsid w:val="00AD2F02"/>
    <w:rsid w:val="00AD518C"/>
    <w:rsid w:val="00AF4FD4"/>
    <w:rsid w:val="00B0085F"/>
    <w:rsid w:val="00B02EB5"/>
    <w:rsid w:val="00B158D3"/>
    <w:rsid w:val="00B1654F"/>
    <w:rsid w:val="00B2398B"/>
    <w:rsid w:val="00B41981"/>
    <w:rsid w:val="00B42897"/>
    <w:rsid w:val="00B42BC6"/>
    <w:rsid w:val="00B71D77"/>
    <w:rsid w:val="00B72CFB"/>
    <w:rsid w:val="00B81E25"/>
    <w:rsid w:val="00B8608A"/>
    <w:rsid w:val="00B874EA"/>
    <w:rsid w:val="00B9235F"/>
    <w:rsid w:val="00B9252A"/>
    <w:rsid w:val="00B968E4"/>
    <w:rsid w:val="00B97636"/>
    <w:rsid w:val="00BA2692"/>
    <w:rsid w:val="00BB4F97"/>
    <w:rsid w:val="00BD191F"/>
    <w:rsid w:val="00BD2D0D"/>
    <w:rsid w:val="00BE1C15"/>
    <w:rsid w:val="00C05DB9"/>
    <w:rsid w:val="00C10FA8"/>
    <w:rsid w:val="00C12666"/>
    <w:rsid w:val="00C174B6"/>
    <w:rsid w:val="00C22987"/>
    <w:rsid w:val="00C24226"/>
    <w:rsid w:val="00C266AA"/>
    <w:rsid w:val="00C27470"/>
    <w:rsid w:val="00C31A17"/>
    <w:rsid w:val="00C324BB"/>
    <w:rsid w:val="00C51369"/>
    <w:rsid w:val="00C7167F"/>
    <w:rsid w:val="00C7682D"/>
    <w:rsid w:val="00C83E83"/>
    <w:rsid w:val="00C94523"/>
    <w:rsid w:val="00CA2874"/>
    <w:rsid w:val="00CC495D"/>
    <w:rsid w:val="00CC532A"/>
    <w:rsid w:val="00CC78E3"/>
    <w:rsid w:val="00CC7CAE"/>
    <w:rsid w:val="00CD4BB0"/>
    <w:rsid w:val="00CE4595"/>
    <w:rsid w:val="00CE5B36"/>
    <w:rsid w:val="00CF0244"/>
    <w:rsid w:val="00CF0997"/>
    <w:rsid w:val="00CF164E"/>
    <w:rsid w:val="00CF57E7"/>
    <w:rsid w:val="00D00E86"/>
    <w:rsid w:val="00D03376"/>
    <w:rsid w:val="00D0738B"/>
    <w:rsid w:val="00D10A51"/>
    <w:rsid w:val="00D14FDC"/>
    <w:rsid w:val="00D21FE6"/>
    <w:rsid w:val="00D25CBB"/>
    <w:rsid w:val="00D33B74"/>
    <w:rsid w:val="00D42E6C"/>
    <w:rsid w:val="00D50EED"/>
    <w:rsid w:val="00D51093"/>
    <w:rsid w:val="00D560F4"/>
    <w:rsid w:val="00D62D94"/>
    <w:rsid w:val="00D62F10"/>
    <w:rsid w:val="00D66348"/>
    <w:rsid w:val="00D704A3"/>
    <w:rsid w:val="00D75B58"/>
    <w:rsid w:val="00D862A5"/>
    <w:rsid w:val="00D91900"/>
    <w:rsid w:val="00D96842"/>
    <w:rsid w:val="00D97D48"/>
    <w:rsid w:val="00DA0C46"/>
    <w:rsid w:val="00DA3517"/>
    <w:rsid w:val="00DC42C8"/>
    <w:rsid w:val="00DE211D"/>
    <w:rsid w:val="00E03093"/>
    <w:rsid w:val="00E03858"/>
    <w:rsid w:val="00E1010F"/>
    <w:rsid w:val="00E12C5A"/>
    <w:rsid w:val="00E204A7"/>
    <w:rsid w:val="00E31006"/>
    <w:rsid w:val="00E411DB"/>
    <w:rsid w:val="00E41421"/>
    <w:rsid w:val="00E57A0C"/>
    <w:rsid w:val="00E61754"/>
    <w:rsid w:val="00E672FF"/>
    <w:rsid w:val="00E81B89"/>
    <w:rsid w:val="00E8766B"/>
    <w:rsid w:val="00E8774B"/>
    <w:rsid w:val="00E91201"/>
    <w:rsid w:val="00E94F75"/>
    <w:rsid w:val="00EB02AB"/>
    <w:rsid w:val="00EB065A"/>
    <w:rsid w:val="00EB0CE8"/>
    <w:rsid w:val="00EB2AFB"/>
    <w:rsid w:val="00EB56E2"/>
    <w:rsid w:val="00EB71AA"/>
    <w:rsid w:val="00EC7330"/>
    <w:rsid w:val="00ED4820"/>
    <w:rsid w:val="00EE1F7D"/>
    <w:rsid w:val="00EE340B"/>
    <w:rsid w:val="00F03998"/>
    <w:rsid w:val="00F141AA"/>
    <w:rsid w:val="00F1703C"/>
    <w:rsid w:val="00F26A28"/>
    <w:rsid w:val="00F6048D"/>
    <w:rsid w:val="00F65069"/>
    <w:rsid w:val="00F6797C"/>
    <w:rsid w:val="00F81C0A"/>
    <w:rsid w:val="00F870BE"/>
    <w:rsid w:val="00F96CF6"/>
    <w:rsid w:val="00FA2AF1"/>
    <w:rsid w:val="00FA44E1"/>
    <w:rsid w:val="00FB312C"/>
    <w:rsid w:val="00FB352C"/>
    <w:rsid w:val="00FB631D"/>
    <w:rsid w:val="00FB7A56"/>
    <w:rsid w:val="00FC1C59"/>
    <w:rsid w:val="00FC6BCF"/>
    <w:rsid w:val="00FD0FD6"/>
    <w:rsid w:val="00FE73BE"/>
    <w:rsid w:val="00FF2F4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554E0C"/>
  <w14:defaultImageDpi w14:val="330"/>
  <w15:docId w15:val="{16961F1B-A048-1E44-8A17-A2001F0DA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4A77"/>
    <w:pPr>
      <w:ind w:firstLine="357"/>
      <w:jc w:val="both"/>
    </w:pPr>
    <w:rPr>
      <w:rFonts w:ascii="Times New Roman" w:eastAsia="MS Mincho" w:hAnsi="Times New Roman" w:cs="Times New Roman"/>
      <w:sz w:val="20"/>
      <w:lang w:val="en-US" w:eastAsia="ja-JP"/>
    </w:rPr>
  </w:style>
  <w:style w:type="paragraph" w:styleId="Heading1">
    <w:name w:val="heading 1"/>
    <w:basedOn w:val="Normal"/>
    <w:next w:val="NoindentNormal"/>
    <w:link w:val="Heading1Char"/>
    <w:qFormat/>
    <w:rsid w:val="009B4A77"/>
    <w:pPr>
      <w:keepNext/>
      <w:keepLines/>
      <w:numPr>
        <w:numId w:val="6"/>
      </w:numPr>
      <w:suppressAutoHyphens/>
      <w:spacing w:before="480" w:after="240"/>
      <w:jc w:val="left"/>
      <w:outlineLvl w:val="0"/>
    </w:pPr>
    <w:rPr>
      <w:rFonts w:cs="Arial"/>
      <w:b/>
      <w:bCs/>
      <w:kern w:val="32"/>
      <w:szCs w:val="32"/>
    </w:rPr>
  </w:style>
  <w:style w:type="paragraph" w:styleId="Heading2">
    <w:name w:val="heading 2"/>
    <w:basedOn w:val="Normal"/>
    <w:next w:val="NoindentNormal"/>
    <w:link w:val="Heading2Char"/>
    <w:qFormat/>
    <w:rsid w:val="009B4A77"/>
    <w:pPr>
      <w:keepNext/>
      <w:keepLines/>
      <w:numPr>
        <w:ilvl w:val="1"/>
        <w:numId w:val="6"/>
      </w:numPr>
      <w:suppressAutoHyphens/>
      <w:spacing w:before="240" w:after="240"/>
      <w:jc w:val="left"/>
      <w:outlineLvl w:val="1"/>
    </w:pPr>
    <w:rPr>
      <w:rFonts w:cs="Arial"/>
      <w:bCs/>
      <w:i/>
      <w:iCs/>
      <w:szCs w:val="28"/>
    </w:rPr>
  </w:style>
  <w:style w:type="paragraph" w:styleId="Heading3">
    <w:name w:val="heading 3"/>
    <w:basedOn w:val="Normal"/>
    <w:next w:val="NoindentNormal"/>
    <w:link w:val="Heading3Char"/>
    <w:qFormat/>
    <w:rsid w:val="009B4A77"/>
    <w:pPr>
      <w:keepNext/>
      <w:keepLines/>
      <w:numPr>
        <w:ilvl w:val="2"/>
        <w:numId w:val="6"/>
      </w:numPr>
      <w:suppressAutoHyphens/>
      <w:spacing w:before="240" w:after="120"/>
      <w:jc w:val="left"/>
      <w:outlineLvl w:val="2"/>
    </w:pPr>
    <w:rPr>
      <w:rFonts w:cs="Arial"/>
      <w:bCs/>
      <w:i/>
      <w:szCs w:val="26"/>
    </w:rPr>
  </w:style>
  <w:style w:type="paragraph" w:styleId="Heading4">
    <w:name w:val="heading 4"/>
    <w:basedOn w:val="Normal"/>
    <w:next w:val="NoindentNormal"/>
    <w:link w:val="Heading4Char"/>
    <w:qFormat/>
    <w:rsid w:val="009B4A77"/>
    <w:pPr>
      <w:keepNext/>
      <w:numPr>
        <w:ilvl w:val="3"/>
        <w:numId w:val="6"/>
      </w:numPr>
      <w:suppressAutoHyphens/>
      <w:spacing w:before="120"/>
      <w:jc w:val="left"/>
      <w:outlineLvl w:val="3"/>
    </w:pPr>
    <w:rPr>
      <w:bCs/>
      <w:i/>
      <w:szCs w:val="28"/>
    </w:rPr>
  </w:style>
  <w:style w:type="paragraph" w:styleId="Heading5">
    <w:name w:val="heading 5"/>
    <w:basedOn w:val="Normal"/>
    <w:next w:val="NoindentNormal"/>
    <w:link w:val="Heading5Char"/>
    <w:qFormat/>
    <w:rsid w:val="009B4A77"/>
    <w:pPr>
      <w:numPr>
        <w:ilvl w:val="4"/>
        <w:numId w:val="6"/>
      </w:numPr>
      <w:jc w:val="left"/>
      <w:outlineLvl w:val="4"/>
    </w:pPr>
    <w:rPr>
      <w:bCs/>
      <w:i/>
      <w:iCs/>
      <w:szCs w:val="26"/>
    </w:rPr>
  </w:style>
  <w:style w:type="paragraph" w:styleId="Heading6">
    <w:name w:val="heading 6"/>
    <w:basedOn w:val="Normal"/>
    <w:next w:val="Normal"/>
    <w:link w:val="Heading6Char"/>
    <w:qFormat/>
    <w:rsid w:val="009B4A77"/>
    <w:pPr>
      <w:numPr>
        <w:ilvl w:val="5"/>
        <w:numId w:val="6"/>
      </w:numPr>
      <w:spacing w:before="240"/>
      <w:outlineLvl w:val="5"/>
    </w:pPr>
    <w:rPr>
      <w:bCs/>
      <w:szCs w:val="22"/>
    </w:rPr>
  </w:style>
  <w:style w:type="paragraph" w:styleId="Heading7">
    <w:name w:val="heading 7"/>
    <w:basedOn w:val="Normal"/>
    <w:next w:val="Normal"/>
    <w:link w:val="Heading7Char"/>
    <w:qFormat/>
    <w:rsid w:val="009B4A77"/>
    <w:pPr>
      <w:spacing w:before="240" w:after="60"/>
      <w:outlineLvl w:val="6"/>
    </w:pPr>
    <w:rPr>
      <w:sz w:val="24"/>
    </w:rPr>
  </w:style>
  <w:style w:type="paragraph" w:styleId="Heading8">
    <w:name w:val="heading 8"/>
    <w:basedOn w:val="Normal"/>
    <w:next w:val="Normal"/>
    <w:link w:val="Heading8Char"/>
    <w:qFormat/>
    <w:rsid w:val="009B4A77"/>
    <w:pPr>
      <w:spacing w:before="240" w:after="60"/>
      <w:outlineLvl w:val="7"/>
    </w:pPr>
    <w:rPr>
      <w:i/>
      <w:iCs/>
      <w:sz w:val="24"/>
    </w:rPr>
  </w:style>
  <w:style w:type="paragraph" w:styleId="Heading9">
    <w:name w:val="heading 9"/>
    <w:basedOn w:val="Normal"/>
    <w:next w:val="Normal"/>
    <w:link w:val="Heading9Char"/>
    <w:qFormat/>
    <w:rsid w:val="009B4A77"/>
    <w:pPr>
      <w:spacing w:before="240" w:after="60"/>
      <w:outlineLvl w:val="8"/>
    </w:pPr>
    <w:rPr>
      <w:rFonts w:ascii="Arial" w:hAnsi="Arial" w:cs="Arial"/>
      <w:sz w:val="22"/>
      <w:szCs w:val="22"/>
    </w:rPr>
  </w:style>
  <w:style w:type="character" w:default="1" w:styleId="DefaultParagraphFont">
    <w:name w:val="Default Paragraph Font"/>
    <w:semiHidden/>
    <w:rsid w:val="009B4A7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9B4A77"/>
  </w:style>
  <w:style w:type="character" w:styleId="Hyperlink">
    <w:name w:val="Hyperlink"/>
    <w:basedOn w:val="DefaultParagraphFont"/>
    <w:uiPriority w:val="99"/>
    <w:unhideWhenUsed/>
    <w:rsid w:val="0084586B"/>
    <w:rPr>
      <w:color w:val="0000FF" w:themeColor="hyperlink"/>
      <w:u w:val="single"/>
    </w:rPr>
  </w:style>
  <w:style w:type="character" w:styleId="CommentReference">
    <w:name w:val="annotation reference"/>
    <w:basedOn w:val="DefaultParagraphFont"/>
    <w:uiPriority w:val="99"/>
    <w:semiHidden/>
    <w:unhideWhenUsed/>
    <w:rsid w:val="00EB2AFB"/>
    <w:rPr>
      <w:sz w:val="18"/>
      <w:szCs w:val="18"/>
    </w:rPr>
  </w:style>
  <w:style w:type="paragraph" w:styleId="CommentText">
    <w:name w:val="annotation text"/>
    <w:basedOn w:val="Normal"/>
    <w:link w:val="CommentTextChar"/>
    <w:uiPriority w:val="99"/>
    <w:semiHidden/>
    <w:unhideWhenUsed/>
    <w:rsid w:val="00EB2AFB"/>
  </w:style>
  <w:style w:type="character" w:customStyle="1" w:styleId="CommentTextChar">
    <w:name w:val="Comment Text Char"/>
    <w:basedOn w:val="DefaultParagraphFont"/>
    <w:link w:val="CommentText"/>
    <w:uiPriority w:val="99"/>
    <w:semiHidden/>
    <w:rsid w:val="00EB2AFB"/>
  </w:style>
  <w:style w:type="paragraph" w:styleId="BalloonText">
    <w:name w:val="Balloon Text"/>
    <w:basedOn w:val="Normal"/>
    <w:link w:val="BalloonTextChar"/>
    <w:uiPriority w:val="99"/>
    <w:semiHidden/>
    <w:unhideWhenUsed/>
    <w:rsid w:val="00EB2A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2AFB"/>
    <w:rPr>
      <w:rFonts w:ascii="Lucida Grande" w:hAnsi="Lucida Grande" w:cs="Lucida Grande"/>
      <w:sz w:val="18"/>
      <w:szCs w:val="18"/>
    </w:rPr>
  </w:style>
  <w:style w:type="paragraph" w:customStyle="1" w:styleId="EndNoteBibliographyTitle">
    <w:name w:val="EndNote Bibliography Title"/>
    <w:basedOn w:val="Normal"/>
    <w:rsid w:val="006F3AC5"/>
    <w:pPr>
      <w:jc w:val="center"/>
    </w:pPr>
    <w:rPr>
      <w:rFonts w:ascii="Cambria" w:hAnsi="Cambria"/>
      <w:sz w:val="24"/>
    </w:rPr>
  </w:style>
  <w:style w:type="paragraph" w:customStyle="1" w:styleId="EndNoteBibliography">
    <w:name w:val="EndNote Bibliography"/>
    <w:basedOn w:val="Normal"/>
    <w:rsid w:val="006F3AC5"/>
    <w:rPr>
      <w:rFonts w:ascii="Cambria" w:hAnsi="Cambria"/>
      <w:sz w:val="24"/>
    </w:rPr>
  </w:style>
  <w:style w:type="paragraph" w:styleId="CommentSubject">
    <w:name w:val="annotation subject"/>
    <w:basedOn w:val="CommentText"/>
    <w:next w:val="CommentText"/>
    <w:link w:val="CommentSubjectChar"/>
    <w:uiPriority w:val="99"/>
    <w:semiHidden/>
    <w:unhideWhenUsed/>
    <w:rsid w:val="007239AB"/>
    <w:rPr>
      <w:b/>
      <w:bCs/>
      <w:szCs w:val="20"/>
    </w:rPr>
  </w:style>
  <w:style w:type="character" w:customStyle="1" w:styleId="CommentSubjectChar">
    <w:name w:val="Comment Subject Char"/>
    <w:basedOn w:val="CommentTextChar"/>
    <w:link w:val="CommentSubject"/>
    <w:uiPriority w:val="99"/>
    <w:semiHidden/>
    <w:rsid w:val="007239AB"/>
    <w:rPr>
      <w:b/>
      <w:bCs/>
      <w:sz w:val="20"/>
      <w:szCs w:val="20"/>
    </w:rPr>
  </w:style>
  <w:style w:type="paragraph" w:styleId="Revision">
    <w:name w:val="Revision"/>
    <w:hidden/>
    <w:uiPriority w:val="99"/>
    <w:semiHidden/>
    <w:rsid w:val="0019769E"/>
  </w:style>
  <w:style w:type="paragraph" w:styleId="ListParagraph">
    <w:name w:val="List Paragraph"/>
    <w:basedOn w:val="Normal"/>
    <w:uiPriority w:val="34"/>
    <w:qFormat/>
    <w:rsid w:val="002F3A1B"/>
    <w:pPr>
      <w:ind w:left="720"/>
      <w:contextualSpacing/>
    </w:pPr>
  </w:style>
  <w:style w:type="character" w:customStyle="1" w:styleId="Heading1Char">
    <w:name w:val="Heading 1 Char"/>
    <w:basedOn w:val="DefaultParagraphFont"/>
    <w:link w:val="Heading1"/>
    <w:rsid w:val="004D07AE"/>
    <w:rPr>
      <w:rFonts w:ascii="Times New Roman" w:eastAsia="MS Mincho" w:hAnsi="Times New Roman" w:cs="Arial"/>
      <w:b/>
      <w:bCs/>
      <w:kern w:val="32"/>
      <w:sz w:val="20"/>
      <w:szCs w:val="32"/>
      <w:lang w:val="en-US" w:eastAsia="ja-JP"/>
    </w:rPr>
  </w:style>
  <w:style w:type="character" w:customStyle="1" w:styleId="Heading2Char">
    <w:name w:val="Heading 2 Char"/>
    <w:basedOn w:val="DefaultParagraphFont"/>
    <w:link w:val="Heading2"/>
    <w:rsid w:val="004D07AE"/>
    <w:rPr>
      <w:rFonts w:ascii="Times New Roman" w:eastAsia="MS Mincho" w:hAnsi="Times New Roman" w:cs="Arial"/>
      <w:bCs/>
      <w:i/>
      <w:iCs/>
      <w:sz w:val="20"/>
      <w:szCs w:val="28"/>
      <w:lang w:val="en-US" w:eastAsia="ja-JP"/>
    </w:rPr>
  </w:style>
  <w:style w:type="table" w:styleId="TableGrid">
    <w:name w:val="Table Grid"/>
    <w:basedOn w:val="TableNormal"/>
    <w:uiPriority w:val="59"/>
    <w:rsid w:val="002435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1479D"/>
    <w:rPr>
      <w:color w:val="800080" w:themeColor="followedHyperlink"/>
      <w:u w:val="single"/>
    </w:rPr>
  </w:style>
  <w:style w:type="character" w:customStyle="1" w:styleId="Heading3Char">
    <w:name w:val="Heading 3 Char"/>
    <w:basedOn w:val="DefaultParagraphFont"/>
    <w:link w:val="Heading3"/>
    <w:rsid w:val="008E0E61"/>
    <w:rPr>
      <w:rFonts w:ascii="Times New Roman" w:eastAsia="MS Mincho" w:hAnsi="Times New Roman" w:cs="Arial"/>
      <w:bCs/>
      <w:i/>
      <w:sz w:val="20"/>
      <w:szCs w:val="26"/>
      <w:lang w:val="en-US" w:eastAsia="ja-JP"/>
    </w:rPr>
  </w:style>
  <w:style w:type="character" w:customStyle="1" w:styleId="Heading4Char">
    <w:name w:val="Heading 4 Char"/>
    <w:basedOn w:val="DefaultParagraphFont"/>
    <w:link w:val="Heading4"/>
    <w:rsid w:val="008E0E61"/>
    <w:rPr>
      <w:rFonts w:ascii="Times New Roman" w:eastAsia="MS Mincho" w:hAnsi="Times New Roman" w:cs="Times New Roman"/>
      <w:bCs/>
      <w:i/>
      <w:sz w:val="20"/>
      <w:szCs w:val="28"/>
      <w:lang w:val="en-US" w:eastAsia="ja-JP"/>
    </w:rPr>
  </w:style>
  <w:style w:type="character" w:customStyle="1" w:styleId="Heading5Char">
    <w:name w:val="Heading 5 Char"/>
    <w:basedOn w:val="DefaultParagraphFont"/>
    <w:link w:val="Heading5"/>
    <w:rsid w:val="008E0E61"/>
    <w:rPr>
      <w:rFonts w:ascii="Times New Roman" w:eastAsia="MS Mincho" w:hAnsi="Times New Roman" w:cs="Times New Roman"/>
      <w:bCs/>
      <w:i/>
      <w:iCs/>
      <w:sz w:val="20"/>
      <w:szCs w:val="26"/>
      <w:lang w:val="en-US" w:eastAsia="ja-JP"/>
    </w:rPr>
  </w:style>
  <w:style w:type="character" w:customStyle="1" w:styleId="Heading6Char">
    <w:name w:val="Heading 6 Char"/>
    <w:basedOn w:val="DefaultParagraphFont"/>
    <w:link w:val="Heading6"/>
    <w:rsid w:val="008E0E61"/>
    <w:rPr>
      <w:rFonts w:ascii="Times New Roman" w:eastAsia="MS Mincho" w:hAnsi="Times New Roman" w:cs="Times New Roman"/>
      <w:bCs/>
      <w:sz w:val="20"/>
      <w:szCs w:val="22"/>
      <w:lang w:val="en-US" w:eastAsia="ja-JP"/>
    </w:rPr>
  </w:style>
  <w:style w:type="character" w:customStyle="1" w:styleId="Heading7Char">
    <w:name w:val="Heading 7 Char"/>
    <w:basedOn w:val="DefaultParagraphFont"/>
    <w:link w:val="Heading7"/>
    <w:rsid w:val="008E0E61"/>
    <w:rPr>
      <w:rFonts w:ascii="Times New Roman" w:eastAsia="MS Mincho" w:hAnsi="Times New Roman" w:cs="Times New Roman"/>
      <w:lang w:val="en-US" w:eastAsia="ja-JP"/>
    </w:rPr>
  </w:style>
  <w:style w:type="character" w:customStyle="1" w:styleId="Heading8Char">
    <w:name w:val="Heading 8 Char"/>
    <w:basedOn w:val="DefaultParagraphFont"/>
    <w:link w:val="Heading8"/>
    <w:rsid w:val="008E0E61"/>
    <w:rPr>
      <w:rFonts w:ascii="Times New Roman" w:eastAsia="MS Mincho" w:hAnsi="Times New Roman" w:cs="Times New Roman"/>
      <w:i/>
      <w:iCs/>
      <w:lang w:val="en-US" w:eastAsia="ja-JP"/>
    </w:rPr>
  </w:style>
  <w:style w:type="character" w:customStyle="1" w:styleId="Heading9Char">
    <w:name w:val="Heading 9 Char"/>
    <w:basedOn w:val="DefaultParagraphFont"/>
    <w:link w:val="Heading9"/>
    <w:rsid w:val="008E0E61"/>
    <w:rPr>
      <w:rFonts w:ascii="Arial" w:eastAsia="MS Mincho" w:hAnsi="Arial" w:cs="Arial"/>
      <w:sz w:val="22"/>
      <w:szCs w:val="22"/>
      <w:lang w:val="en-US" w:eastAsia="ja-JP"/>
    </w:rPr>
  </w:style>
  <w:style w:type="paragraph" w:customStyle="1" w:styleId="NoindentNormal">
    <w:name w:val="NoindentNormal"/>
    <w:basedOn w:val="Normal"/>
    <w:next w:val="Normal"/>
    <w:rsid w:val="009B4A77"/>
    <w:pPr>
      <w:ind w:firstLine="0"/>
    </w:pPr>
  </w:style>
  <w:style w:type="paragraph" w:customStyle="1" w:styleId="Quote1">
    <w:name w:val="Quote1"/>
    <w:basedOn w:val="Normal"/>
    <w:rsid w:val="009B4A77"/>
    <w:pPr>
      <w:ind w:left="204"/>
    </w:pPr>
    <w:rPr>
      <w:sz w:val="18"/>
    </w:rPr>
  </w:style>
  <w:style w:type="paragraph" w:customStyle="1" w:styleId="Abstract">
    <w:name w:val="Abstract"/>
    <w:basedOn w:val="Normal"/>
    <w:rsid w:val="009B4A77"/>
    <w:pPr>
      <w:adjustRightInd w:val="0"/>
      <w:snapToGrid w:val="0"/>
      <w:spacing w:before="480"/>
      <w:ind w:left="851" w:right="851" w:firstLine="0"/>
    </w:pPr>
    <w:rPr>
      <w:sz w:val="16"/>
    </w:rPr>
  </w:style>
  <w:style w:type="paragraph" w:customStyle="1" w:styleId="Affiliation">
    <w:name w:val="Affiliation"/>
    <w:basedOn w:val="Normal"/>
    <w:rsid w:val="009B4A77"/>
    <w:pPr>
      <w:ind w:firstLine="0"/>
      <w:jc w:val="center"/>
    </w:pPr>
    <w:rPr>
      <w:i/>
    </w:rPr>
  </w:style>
  <w:style w:type="paragraph" w:customStyle="1" w:styleId="Equation">
    <w:name w:val="Equation"/>
    <w:basedOn w:val="Normal"/>
    <w:rsid w:val="009B4A77"/>
    <w:pPr>
      <w:tabs>
        <w:tab w:val="left" w:pos="6781"/>
      </w:tabs>
      <w:spacing w:before="240" w:after="240"/>
      <w:ind w:left="454" w:firstLine="0"/>
      <w:jc w:val="left"/>
    </w:pPr>
  </w:style>
  <w:style w:type="paragraph" w:customStyle="1" w:styleId="Footnote">
    <w:name w:val="Footnote"/>
    <w:basedOn w:val="Normal"/>
    <w:rsid w:val="009B4A77"/>
    <w:pPr>
      <w:ind w:firstLine="136"/>
    </w:pPr>
    <w:rPr>
      <w:sz w:val="16"/>
    </w:rPr>
  </w:style>
  <w:style w:type="paragraph" w:customStyle="1" w:styleId="LISTalph">
    <w:name w:val="LISTalph"/>
    <w:basedOn w:val="Normal"/>
    <w:rsid w:val="009B4A77"/>
    <w:pPr>
      <w:numPr>
        <w:numId w:val="3"/>
      </w:numPr>
      <w:tabs>
        <w:tab w:val="left" w:pos="499"/>
      </w:tabs>
    </w:pPr>
  </w:style>
  <w:style w:type="paragraph" w:customStyle="1" w:styleId="LISTdash">
    <w:name w:val="LISTdash"/>
    <w:basedOn w:val="Normal"/>
    <w:rsid w:val="009B4A77"/>
    <w:pPr>
      <w:numPr>
        <w:numId w:val="4"/>
      </w:numPr>
      <w:tabs>
        <w:tab w:val="left" w:pos="454"/>
      </w:tabs>
      <w:adjustRightInd w:val="0"/>
      <w:snapToGrid w:val="0"/>
    </w:pPr>
  </w:style>
  <w:style w:type="paragraph" w:customStyle="1" w:styleId="LISTnum">
    <w:name w:val="LISTnum"/>
    <w:basedOn w:val="Normal"/>
    <w:rsid w:val="009B4A77"/>
    <w:pPr>
      <w:numPr>
        <w:numId w:val="8"/>
      </w:numPr>
      <w:adjustRightInd w:val="0"/>
      <w:snapToGrid w:val="0"/>
      <w:ind w:left="714" w:hanging="357"/>
    </w:pPr>
  </w:style>
  <w:style w:type="paragraph" w:customStyle="1" w:styleId="References">
    <w:name w:val="References"/>
    <w:basedOn w:val="Normal"/>
    <w:rsid w:val="009B4A77"/>
    <w:pPr>
      <w:tabs>
        <w:tab w:val="left" w:pos="85"/>
      </w:tabs>
      <w:ind w:left="357" w:hanging="357"/>
    </w:pPr>
    <w:rPr>
      <w:sz w:val="16"/>
    </w:rPr>
  </w:style>
  <w:style w:type="paragraph" w:customStyle="1" w:styleId="Table">
    <w:name w:val="Table"/>
    <w:basedOn w:val="Normal"/>
    <w:rsid w:val="009B4A77"/>
    <w:pPr>
      <w:spacing w:before="60" w:after="60"/>
      <w:ind w:firstLine="0"/>
      <w:jc w:val="left"/>
    </w:pPr>
    <w:rPr>
      <w:sz w:val="16"/>
    </w:rPr>
  </w:style>
  <w:style w:type="paragraph" w:styleId="Title">
    <w:name w:val="Title"/>
    <w:basedOn w:val="Normal"/>
    <w:next w:val="Normal"/>
    <w:link w:val="TitleChar"/>
    <w:qFormat/>
    <w:rsid w:val="009B4A77"/>
    <w:pPr>
      <w:spacing w:before="480" w:after="320"/>
      <w:ind w:firstLine="0"/>
      <w:jc w:val="center"/>
    </w:pPr>
    <w:rPr>
      <w:noProof/>
      <w:kern w:val="28"/>
      <w:sz w:val="40"/>
    </w:rPr>
  </w:style>
  <w:style w:type="character" w:customStyle="1" w:styleId="TitleChar">
    <w:name w:val="Title Char"/>
    <w:basedOn w:val="DefaultParagraphFont"/>
    <w:link w:val="Title"/>
    <w:rsid w:val="008E0E61"/>
    <w:rPr>
      <w:rFonts w:ascii="Times New Roman" w:eastAsia="MS Mincho" w:hAnsi="Times New Roman" w:cs="Times New Roman"/>
      <w:noProof/>
      <w:kern w:val="28"/>
      <w:sz w:val="40"/>
      <w:lang w:val="en-US" w:eastAsia="ja-JP"/>
    </w:rPr>
  </w:style>
  <w:style w:type="paragraph" w:customStyle="1" w:styleId="Author">
    <w:name w:val="Author"/>
    <w:basedOn w:val="Normal"/>
    <w:rsid w:val="009B4A77"/>
    <w:pPr>
      <w:ind w:firstLine="0"/>
      <w:jc w:val="center"/>
    </w:pPr>
  </w:style>
  <w:style w:type="paragraph" w:styleId="Caption">
    <w:name w:val="caption"/>
    <w:basedOn w:val="Normal"/>
    <w:next w:val="Normal"/>
    <w:qFormat/>
    <w:rsid w:val="009B4A77"/>
    <w:pPr>
      <w:spacing w:before="80" w:after="80"/>
      <w:ind w:firstLine="0"/>
    </w:pPr>
    <w:rPr>
      <w:sz w:val="16"/>
    </w:rPr>
  </w:style>
  <w:style w:type="paragraph" w:customStyle="1" w:styleId="LISTDescription">
    <w:name w:val="LISTDescription"/>
    <w:basedOn w:val="Normal"/>
    <w:rsid w:val="009B4A77"/>
    <w:pPr>
      <w:ind w:left="454" w:hanging="454"/>
    </w:pPr>
  </w:style>
  <w:style w:type="paragraph" w:customStyle="1" w:styleId="Notes">
    <w:name w:val="Notes"/>
    <w:basedOn w:val="Normal"/>
    <w:rsid w:val="009B4A77"/>
    <w:rPr>
      <w:sz w:val="16"/>
    </w:rPr>
  </w:style>
  <w:style w:type="paragraph" w:styleId="BodyText">
    <w:name w:val="Body Text"/>
    <w:basedOn w:val="Normal"/>
    <w:link w:val="BodyTextChar"/>
    <w:rsid w:val="009B4A77"/>
    <w:pPr>
      <w:spacing w:after="120"/>
    </w:pPr>
  </w:style>
  <w:style w:type="character" w:customStyle="1" w:styleId="BodyTextChar">
    <w:name w:val="Body Text Char"/>
    <w:basedOn w:val="DefaultParagraphFont"/>
    <w:link w:val="BodyText"/>
    <w:rsid w:val="008E0E61"/>
    <w:rPr>
      <w:rFonts w:ascii="Times New Roman" w:eastAsia="MS Mincho" w:hAnsi="Times New Roman" w:cs="Times New Roman"/>
      <w:sz w:val="20"/>
      <w:lang w:val="en-US" w:eastAsia="ja-JP"/>
    </w:rPr>
  </w:style>
  <w:style w:type="paragraph" w:customStyle="1" w:styleId="CaptionLong">
    <w:name w:val="CaptionLong"/>
    <w:basedOn w:val="Normal"/>
    <w:rsid w:val="009B4A77"/>
    <w:pPr>
      <w:spacing w:before="80" w:after="80"/>
      <w:ind w:firstLine="0"/>
    </w:pPr>
    <w:rPr>
      <w:sz w:val="16"/>
    </w:rPr>
  </w:style>
  <w:style w:type="paragraph" w:customStyle="1" w:styleId="HeadingUnn1">
    <w:name w:val="HeadingUnn1"/>
    <w:basedOn w:val="Heading1"/>
    <w:next w:val="NoindentNormal"/>
    <w:rsid w:val="009B4A77"/>
    <w:pPr>
      <w:numPr>
        <w:numId w:val="0"/>
      </w:numPr>
    </w:pPr>
    <w:rPr>
      <w:bCs w:val="0"/>
    </w:rPr>
  </w:style>
  <w:style w:type="paragraph" w:customStyle="1" w:styleId="HeadingUnn2">
    <w:name w:val="HeadingUnn2"/>
    <w:basedOn w:val="Heading2"/>
    <w:next w:val="NoindentNormal"/>
    <w:rsid w:val="009B4A77"/>
    <w:pPr>
      <w:numPr>
        <w:ilvl w:val="0"/>
        <w:numId w:val="0"/>
      </w:numPr>
    </w:pPr>
  </w:style>
  <w:style w:type="paragraph" w:customStyle="1" w:styleId="HeadingUnn3">
    <w:name w:val="HeadingUnn3"/>
    <w:basedOn w:val="Heading3"/>
    <w:next w:val="NoindentNormal"/>
    <w:rsid w:val="009B4A77"/>
    <w:pPr>
      <w:numPr>
        <w:ilvl w:val="0"/>
        <w:numId w:val="0"/>
      </w:numPr>
    </w:pPr>
  </w:style>
  <w:style w:type="paragraph" w:customStyle="1" w:styleId="HeadingUnn4">
    <w:name w:val="HeadingUnn4"/>
    <w:basedOn w:val="Heading4"/>
    <w:next w:val="NoindentNormal"/>
    <w:rsid w:val="009B4A77"/>
    <w:pPr>
      <w:numPr>
        <w:ilvl w:val="0"/>
        <w:numId w:val="0"/>
      </w:numPr>
    </w:pPr>
  </w:style>
  <w:style w:type="paragraph" w:customStyle="1" w:styleId="HeadingUnn5">
    <w:name w:val="HeadingUnn5"/>
    <w:basedOn w:val="Heading5"/>
    <w:next w:val="Normal"/>
    <w:rsid w:val="009B4A77"/>
    <w:pPr>
      <w:numPr>
        <w:ilvl w:val="0"/>
        <w:numId w:val="0"/>
      </w:numPr>
      <w:spacing w:before="120"/>
    </w:pPr>
  </w:style>
  <w:style w:type="paragraph" w:styleId="ListNumber">
    <w:name w:val="List Number"/>
    <w:basedOn w:val="Normal"/>
    <w:rsid w:val="009B4A77"/>
    <w:pPr>
      <w:numPr>
        <w:numId w:val="5"/>
      </w:numPr>
    </w:pPr>
  </w:style>
  <w:style w:type="paragraph" w:customStyle="1" w:styleId="CaptionShort">
    <w:name w:val="CaptionShort"/>
    <w:basedOn w:val="Normal"/>
    <w:rsid w:val="009B4A77"/>
    <w:pPr>
      <w:spacing w:before="80" w:after="80"/>
      <w:ind w:firstLine="0"/>
      <w:jc w:val="center"/>
    </w:pPr>
    <w:rPr>
      <w:sz w:val="16"/>
    </w:rPr>
  </w:style>
  <w:style w:type="paragraph" w:customStyle="1" w:styleId="Listbul">
    <w:name w:val="Listbul"/>
    <w:basedOn w:val="Normal"/>
    <w:rsid w:val="009B4A77"/>
    <w:pPr>
      <w:numPr>
        <w:numId w:val="7"/>
      </w:numPr>
    </w:pPr>
  </w:style>
  <w:style w:type="paragraph" w:customStyle="1" w:styleId="Keywords">
    <w:name w:val="Keywords"/>
    <w:basedOn w:val="Abstract"/>
    <w:next w:val="Heading1"/>
    <w:rsid w:val="009B4A77"/>
    <w:pPr>
      <w:spacing w:before="240"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0542812">
      <w:bodyDiv w:val="1"/>
      <w:marLeft w:val="0"/>
      <w:marRight w:val="0"/>
      <w:marTop w:val="0"/>
      <w:marBottom w:val="0"/>
      <w:divBdr>
        <w:top w:val="none" w:sz="0" w:space="0" w:color="auto"/>
        <w:left w:val="none" w:sz="0" w:space="0" w:color="auto"/>
        <w:bottom w:val="none" w:sz="0" w:space="0" w:color="auto"/>
        <w:right w:val="none" w:sz="0" w:space="0" w:color="auto"/>
      </w:divBdr>
      <w:divsChild>
        <w:div w:id="110444904">
          <w:marLeft w:val="0"/>
          <w:marRight w:val="0"/>
          <w:marTop w:val="0"/>
          <w:marBottom w:val="0"/>
          <w:divBdr>
            <w:top w:val="none" w:sz="0" w:space="0" w:color="auto"/>
            <w:left w:val="none" w:sz="0" w:space="0" w:color="auto"/>
            <w:bottom w:val="none" w:sz="0" w:space="0" w:color="auto"/>
            <w:right w:val="none" w:sz="0" w:space="0" w:color="auto"/>
          </w:divBdr>
        </w:div>
      </w:divsChild>
    </w:div>
    <w:div w:id="14484259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s://www.i2b2.org/" TargetMode="External"/><Relationship Id="rId18" Type="http://schemas.openxmlformats.org/officeDocument/2006/relationships/hyperlink" Target="https://qupath.github.io/"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xnat.org/" TargetMode="External"/><Relationship Id="rId7" Type="http://schemas.openxmlformats.org/officeDocument/2006/relationships/image" Target="media/image1.emf"/><Relationship Id="rId12" Type="http://schemas.openxmlformats.org/officeDocument/2006/relationships/hyperlink" Target="https://usegalaxy.org/" TargetMode="External"/><Relationship Id="rId17" Type="http://schemas.openxmlformats.org/officeDocument/2006/relationships/hyperlink" Target="https://www.orthanc-server.com/" TargetMode="External"/><Relationship Id="rId25"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hyperlink" Target="https://www.openspecimen.org/" TargetMode="External"/><Relationship Id="rId20" Type="http://schemas.openxmlformats.org/officeDocument/2006/relationships/hyperlink" Target="https://transmartfoundation.org/current-transmart-platform-release/"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mailto:tim.hulsen@philips.com" TargetMode="External"/><Relationship Id="rId11" Type="http://schemas.openxmlformats.org/officeDocument/2006/relationships/hyperlink" Target="http://www.dicoogle.com/" TargetMode="External"/><Relationship Id="rId24" Type="http://schemas.openxmlformats.org/officeDocument/2006/relationships/hyperlink" Target="https://github.com/ncsa/clowder" TargetMode="External"/><Relationship Id="rId5" Type="http://schemas.openxmlformats.org/officeDocument/2006/relationships/webSettings" Target="webSettings.xml"/><Relationship Id="rId15" Type="http://schemas.openxmlformats.org/officeDocument/2006/relationships/hyperlink" Target="https://www.openclinica.com/" TargetMode="External"/><Relationship Id="rId23" Type="http://schemas.openxmlformats.org/officeDocument/2006/relationships/hyperlink" Target="https://github.com/ISA-tools/isa-api" TargetMode="External"/><Relationship Id="rId10" Type="http://schemas.openxmlformats.org/officeDocument/2006/relationships/hyperlink" Target="https://github.com/cBioPortal/" TargetMode="External"/><Relationship Id="rId19" Type="http://schemas.openxmlformats.org/officeDocument/2006/relationships/hyperlink" Target="https://redcap.ahc.umn.edu/" TargetMode="External"/><Relationship Id="rId4" Type="http://schemas.openxmlformats.org/officeDocument/2006/relationships/settings" Target="settings.xml"/><Relationship Id="rId9" Type="http://schemas.openxmlformats.org/officeDocument/2006/relationships/hyperlink" Target="https://trait.health-ri.nl/trait-tools/" TargetMode="External"/><Relationship Id="rId14" Type="http://schemas.openxmlformats.org/officeDocument/2006/relationships/hyperlink" Target="http://lims.gnu.org/" TargetMode="External"/><Relationship Id="rId22" Type="http://schemas.openxmlformats.org/officeDocument/2006/relationships/hyperlink" Target="https://github.com/rucio/rucio"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lv23023\Desktop\_articles\TenCommandments\IOSPressBookArticle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C65F78-674D-4355-B72D-08F967E4F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dot</Template>
  <TotalTime>0</TotalTime>
  <Pages>1</Pages>
  <Words>11555</Words>
  <Characters>65870</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77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oin McKinney</dc:creator>
  <cp:keywords/>
  <dc:description/>
  <cp:lastModifiedBy>Hulsen, Tim</cp:lastModifiedBy>
  <cp:revision>241</cp:revision>
  <cp:lastPrinted>2019-03-21T09:17:00Z</cp:lastPrinted>
  <dcterms:created xsi:type="dcterms:W3CDTF">2018-07-14T16:03:00Z</dcterms:created>
  <dcterms:modified xsi:type="dcterms:W3CDTF">2019-03-21T09:17:00Z</dcterms:modified>
</cp:coreProperties>
</file>